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End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tc>
              <w:tcPr>
                <w:tcW w:w="7672" w:type="dxa"/>
                <w:tcMar>
                  <w:top w:w="216" w:type="dxa"/>
                  <w:left w:w="115" w:type="dxa"/>
                  <w:bottom w:w="216" w:type="dxa"/>
                  <w:right w:w="115" w:type="dxa"/>
                </w:tcMar>
              </w:tcPr>
              <w:p w14:paraId="1CA5E1FF" w14:textId="3CC5334F" w:rsidR="00182D8E" w:rsidRDefault="00383531">
                <w:pPr>
                  <w:pStyle w:val="NoSpacing"/>
                  <w:rPr>
                    <w:color w:val="2F5496" w:themeColor="accent1" w:themeShade="BF"/>
                    <w:sz w:val="24"/>
                  </w:rPr>
                </w:pPr>
                <w:sdt>
                  <w:sdtPr>
                    <w:rPr>
                      <w:color w:val="2F5496" w:themeColor="accent1" w:themeShade="BF"/>
                      <w:sz w:val="24"/>
                      <w:szCs w:val="24"/>
                    </w:rPr>
                    <w:alias w:val="Company"/>
                    <w:id w:val="-923103018"/>
                    <w:placeholder>
                      <w:docPart w:val="ECF0FC7697D04113969E504970CC48B1"/>
                    </w:placeholder>
                    <w:dataBinding w:prefixMappings="xmlns:ns0='http://schemas.openxmlformats.org/officeDocument/2006/extended-properties'" w:xpath="/ns0:Properties[1]/ns0:Company[1]" w:storeItemID="{6668398D-A668-4E3E-A5EB-62B293D839F1}"/>
                    <w:text/>
                  </w:sdtPr>
                  <w:sdtEndPr/>
                  <w:sdtContent>
                    <w:r w:rsidR="00310D11">
                      <w:rPr>
                        <w:color w:val="2F5496" w:themeColor="accent1" w:themeShade="BF"/>
                        <w:sz w:val="24"/>
                        <w:szCs w:val="24"/>
                      </w:rPr>
                      <w:t>Rice University, Department of Mechanical Engineering</w:t>
                    </w:r>
                  </w:sdtContent>
                </w:sdt>
              </w:p>
            </w:tc>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EndPr/>
                <w:sdtContent>
                  <w:p w14:paraId="63FF4328" w14:textId="75FC8A1A" w:rsidR="00182D8E" w:rsidRDefault="00310D11">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44A65A3" w14:textId="3CC4D337" w:rsidR="00182D8E" w:rsidRDefault="00310D11">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EndPr/>
                <w:sdtContent>
                  <w:p w14:paraId="56BC1BA5" w14:textId="30A1BBA4" w:rsidR="00182D8E" w:rsidRDefault="00310D11">
                    <w:pPr>
                      <w:pStyle w:val="NoSpacing"/>
                      <w:rPr>
                        <w:color w:val="4472C4" w:themeColor="accent1"/>
                        <w:sz w:val="28"/>
                        <w:szCs w:val="28"/>
                      </w:rPr>
                    </w:pPr>
                    <w:r>
                      <w:rPr>
                        <w:color w:val="4472C4" w:themeColor="accent1"/>
                        <w:sz w:val="28"/>
                        <w:szCs w:val="28"/>
                      </w:rPr>
                      <w:t>John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30T00:00:00Z">
                    <w:dateFormat w:val="M-d-yyyy"/>
                    <w:lid w:val="en-US"/>
                    <w:storeMappedDataAs w:val="dateTime"/>
                    <w:calendar w:val="gregorian"/>
                  </w:date>
                </w:sdtPr>
                <w:sdtEndPr/>
                <w:sdtContent>
                  <w:p w14:paraId="097D65DB" w14:textId="220EC26B" w:rsidR="00182D8E" w:rsidRDefault="00B97066">
                    <w:pPr>
                      <w:pStyle w:val="NoSpacing"/>
                      <w:rPr>
                        <w:color w:val="4472C4" w:themeColor="accent1"/>
                        <w:sz w:val="28"/>
                        <w:szCs w:val="28"/>
                      </w:rPr>
                    </w:pPr>
                    <w:r>
                      <w:rPr>
                        <w:color w:val="4472C4" w:themeColor="accent1"/>
                        <w:sz w:val="28"/>
                        <w:szCs w:val="28"/>
                      </w:rPr>
                      <w:t>4-30-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footerReference w:type="default" r:id="rId10"/>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18"/>
          <w:szCs w:val="18"/>
        </w:rPr>
        <w:id w:val="-1407535892"/>
        <w:docPartObj>
          <w:docPartGallery w:val="Table of Contents"/>
          <w:docPartUnique/>
        </w:docPartObj>
      </w:sdtPr>
      <w:sdtEndPr>
        <w:rPr>
          <w:b/>
          <w:bCs/>
          <w:noProof/>
          <w:sz w:val="2"/>
          <w:szCs w:val="2"/>
        </w:rPr>
      </w:sdtEndPr>
      <w:sdtContent>
        <w:p w14:paraId="655A4980" w14:textId="163A4FA0" w:rsidR="00C05491" w:rsidRPr="00B61988" w:rsidRDefault="00C05491" w:rsidP="004D78EE">
          <w:pPr>
            <w:pStyle w:val="TOCHeading"/>
            <w:spacing w:line="240" w:lineRule="auto"/>
            <w:rPr>
              <w:sz w:val="40"/>
              <w:szCs w:val="40"/>
            </w:rPr>
          </w:pPr>
          <w:r w:rsidRPr="00B61988">
            <w:rPr>
              <w:sz w:val="40"/>
              <w:szCs w:val="40"/>
            </w:rPr>
            <w:t>Table of Contents</w:t>
          </w:r>
        </w:p>
        <w:p w14:paraId="16EDB399" w14:textId="6EDD57CB" w:rsidR="00B61988" w:rsidRDefault="00C05491" w:rsidP="00B61988">
          <w:pPr>
            <w:pStyle w:val="TOC1"/>
            <w:tabs>
              <w:tab w:val="right" w:leader="dot" w:pos="9350"/>
            </w:tabs>
            <w:spacing w:after="0" w:line="276" w:lineRule="auto"/>
            <w:rPr>
              <w:rFonts w:eastAsiaTheme="minorEastAsia"/>
              <w:noProof/>
            </w:rPr>
          </w:pPr>
          <w:r>
            <w:fldChar w:fldCharType="begin"/>
          </w:r>
          <w:r>
            <w:instrText xml:space="preserve"> TOC \o "1-3" \h \z \u </w:instrText>
          </w:r>
          <w:r>
            <w:fldChar w:fldCharType="separate"/>
          </w:r>
          <w:hyperlink w:anchor="_Toc38958165" w:history="1">
            <w:r w:rsidR="00B61988" w:rsidRPr="005030B7">
              <w:rPr>
                <w:rStyle w:val="Hyperlink"/>
                <w:noProof/>
              </w:rPr>
              <w:t>Introduction</w:t>
            </w:r>
            <w:r w:rsidR="00B61988">
              <w:rPr>
                <w:noProof/>
                <w:webHidden/>
              </w:rPr>
              <w:tab/>
            </w:r>
            <w:r w:rsidR="00B61988">
              <w:rPr>
                <w:noProof/>
                <w:webHidden/>
              </w:rPr>
              <w:fldChar w:fldCharType="begin"/>
            </w:r>
            <w:r w:rsidR="00B61988">
              <w:rPr>
                <w:noProof/>
                <w:webHidden/>
              </w:rPr>
              <w:instrText xml:space="preserve"> PAGEREF _Toc38958165 \h </w:instrText>
            </w:r>
            <w:r w:rsidR="00B61988">
              <w:rPr>
                <w:noProof/>
                <w:webHidden/>
              </w:rPr>
            </w:r>
            <w:r w:rsidR="00B61988">
              <w:rPr>
                <w:noProof/>
                <w:webHidden/>
              </w:rPr>
              <w:fldChar w:fldCharType="separate"/>
            </w:r>
            <w:r w:rsidR="00B61988">
              <w:rPr>
                <w:noProof/>
                <w:webHidden/>
              </w:rPr>
              <w:t>1</w:t>
            </w:r>
            <w:r w:rsidR="00B61988">
              <w:rPr>
                <w:noProof/>
                <w:webHidden/>
              </w:rPr>
              <w:fldChar w:fldCharType="end"/>
            </w:r>
          </w:hyperlink>
        </w:p>
        <w:p w14:paraId="380FC488" w14:textId="3B3A48B4" w:rsidR="00B61988" w:rsidRDefault="00383531" w:rsidP="00B61988">
          <w:pPr>
            <w:pStyle w:val="TOC1"/>
            <w:tabs>
              <w:tab w:val="right" w:leader="dot" w:pos="9350"/>
            </w:tabs>
            <w:spacing w:after="0" w:line="276" w:lineRule="auto"/>
            <w:rPr>
              <w:rFonts w:eastAsiaTheme="minorEastAsia"/>
              <w:noProof/>
            </w:rPr>
          </w:pPr>
          <w:hyperlink w:anchor="_Toc38958166" w:history="1">
            <w:r w:rsidR="00B61988" w:rsidRPr="005030B7">
              <w:rPr>
                <w:rStyle w:val="Hyperlink"/>
                <w:noProof/>
              </w:rPr>
              <w:t>Required Software</w:t>
            </w:r>
            <w:r w:rsidR="00B61988">
              <w:rPr>
                <w:noProof/>
                <w:webHidden/>
              </w:rPr>
              <w:tab/>
            </w:r>
            <w:r w:rsidR="00B61988">
              <w:rPr>
                <w:noProof/>
                <w:webHidden/>
              </w:rPr>
              <w:fldChar w:fldCharType="begin"/>
            </w:r>
            <w:r w:rsidR="00B61988">
              <w:rPr>
                <w:noProof/>
                <w:webHidden/>
              </w:rPr>
              <w:instrText xml:space="preserve"> PAGEREF _Toc38958166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FF367FA" w14:textId="6E085779" w:rsidR="00B61988" w:rsidRDefault="00383531" w:rsidP="00B61988">
          <w:pPr>
            <w:pStyle w:val="TOC1"/>
            <w:tabs>
              <w:tab w:val="right" w:leader="dot" w:pos="9350"/>
            </w:tabs>
            <w:spacing w:after="0" w:line="276" w:lineRule="auto"/>
            <w:rPr>
              <w:rFonts w:eastAsiaTheme="minorEastAsia"/>
              <w:noProof/>
            </w:rPr>
          </w:pPr>
          <w:hyperlink w:anchor="_Toc38958167" w:history="1">
            <w:r w:rsidR="00B61988" w:rsidRPr="005030B7">
              <w:rPr>
                <w:rStyle w:val="Hyperlink"/>
                <w:noProof/>
              </w:rPr>
              <w:t>GUI Overview</w:t>
            </w:r>
            <w:r w:rsidR="00B61988">
              <w:rPr>
                <w:noProof/>
                <w:webHidden/>
              </w:rPr>
              <w:tab/>
            </w:r>
            <w:r w:rsidR="00B61988">
              <w:rPr>
                <w:noProof/>
                <w:webHidden/>
              </w:rPr>
              <w:fldChar w:fldCharType="begin"/>
            </w:r>
            <w:r w:rsidR="00B61988">
              <w:rPr>
                <w:noProof/>
                <w:webHidden/>
              </w:rPr>
              <w:instrText xml:space="preserve"> PAGEREF _Toc38958167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E8C21A" w14:textId="22D43239" w:rsidR="00B61988" w:rsidRDefault="00383531" w:rsidP="00B61988">
          <w:pPr>
            <w:pStyle w:val="TOC2"/>
            <w:tabs>
              <w:tab w:val="right" w:leader="dot" w:pos="9350"/>
            </w:tabs>
            <w:spacing w:after="0" w:line="276" w:lineRule="auto"/>
            <w:rPr>
              <w:rFonts w:eastAsiaTheme="minorEastAsia"/>
              <w:noProof/>
            </w:rPr>
          </w:pPr>
          <w:hyperlink w:anchor="_Toc38958168" w:history="1">
            <w:r w:rsidR="00B61988" w:rsidRPr="005030B7">
              <w:rPr>
                <w:rStyle w:val="Hyperlink"/>
                <w:noProof/>
              </w:rPr>
              <w:t>GUI Sections</w:t>
            </w:r>
            <w:r w:rsidR="00B61988">
              <w:rPr>
                <w:noProof/>
                <w:webHidden/>
              </w:rPr>
              <w:tab/>
            </w:r>
            <w:r w:rsidR="00B61988">
              <w:rPr>
                <w:noProof/>
                <w:webHidden/>
              </w:rPr>
              <w:fldChar w:fldCharType="begin"/>
            </w:r>
            <w:r w:rsidR="00B61988">
              <w:rPr>
                <w:noProof/>
                <w:webHidden/>
              </w:rPr>
              <w:instrText xml:space="preserve"> PAGEREF _Toc38958168 \h </w:instrText>
            </w:r>
            <w:r w:rsidR="00B61988">
              <w:rPr>
                <w:noProof/>
                <w:webHidden/>
              </w:rPr>
            </w:r>
            <w:r w:rsidR="00B61988">
              <w:rPr>
                <w:noProof/>
                <w:webHidden/>
              </w:rPr>
              <w:fldChar w:fldCharType="separate"/>
            </w:r>
            <w:r w:rsidR="00B61988">
              <w:rPr>
                <w:noProof/>
                <w:webHidden/>
              </w:rPr>
              <w:t>2</w:t>
            </w:r>
            <w:r w:rsidR="00B61988">
              <w:rPr>
                <w:noProof/>
                <w:webHidden/>
              </w:rPr>
              <w:fldChar w:fldCharType="end"/>
            </w:r>
          </w:hyperlink>
        </w:p>
        <w:p w14:paraId="476B48F2" w14:textId="02E19D5C" w:rsidR="00B61988" w:rsidRDefault="00383531" w:rsidP="00B61988">
          <w:pPr>
            <w:pStyle w:val="TOC2"/>
            <w:tabs>
              <w:tab w:val="right" w:leader="dot" w:pos="9350"/>
            </w:tabs>
            <w:spacing w:after="0" w:line="276" w:lineRule="auto"/>
            <w:rPr>
              <w:rFonts w:eastAsiaTheme="minorEastAsia"/>
              <w:noProof/>
            </w:rPr>
          </w:pPr>
          <w:hyperlink w:anchor="_Toc38958169" w:history="1">
            <w:r w:rsidR="00B61988" w:rsidRPr="005030B7">
              <w:rPr>
                <w:rStyle w:val="Hyperlink"/>
                <w:noProof/>
              </w:rPr>
              <w:t>Action Panel</w:t>
            </w:r>
            <w:r w:rsidR="00B61988">
              <w:rPr>
                <w:noProof/>
                <w:webHidden/>
              </w:rPr>
              <w:tab/>
            </w:r>
            <w:r w:rsidR="00B61988">
              <w:rPr>
                <w:noProof/>
                <w:webHidden/>
              </w:rPr>
              <w:fldChar w:fldCharType="begin"/>
            </w:r>
            <w:r w:rsidR="00B61988">
              <w:rPr>
                <w:noProof/>
                <w:webHidden/>
              </w:rPr>
              <w:instrText xml:space="preserve"> PAGEREF _Toc38958169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79DA3C29" w14:textId="1CA6355F" w:rsidR="00B61988" w:rsidRDefault="00383531" w:rsidP="00B61988">
          <w:pPr>
            <w:pStyle w:val="TOC2"/>
            <w:tabs>
              <w:tab w:val="right" w:leader="dot" w:pos="9350"/>
            </w:tabs>
            <w:spacing w:after="0" w:line="276" w:lineRule="auto"/>
            <w:rPr>
              <w:rFonts w:eastAsiaTheme="minorEastAsia"/>
              <w:noProof/>
            </w:rPr>
          </w:pPr>
          <w:hyperlink w:anchor="_Toc38958170" w:history="1">
            <w:r w:rsidR="00B61988" w:rsidRPr="005030B7">
              <w:rPr>
                <w:rStyle w:val="Hyperlink"/>
                <w:noProof/>
              </w:rPr>
              <w:t>Algebraic Model Type Panel</w:t>
            </w:r>
            <w:r w:rsidR="00B61988">
              <w:rPr>
                <w:noProof/>
                <w:webHidden/>
              </w:rPr>
              <w:tab/>
            </w:r>
            <w:r w:rsidR="00B61988">
              <w:rPr>
                <w:noProof/>
                <w:webHidden/>
              </w:rPr>
              <w:fldChar w:fldCharType="begin"/>
            </w:r>
            <w:r w:rsidR="00B61988">
              <w:rPr>
                <w:noProof/>
                <w:webHidden/>
              </w:rPr>
              <w:instrText xml:space="preserve"> PAGEREF _Toc38958170 \h </w:instrText>
            </w:r>
            <w:r w:rsidR="00B61988">
              <w:rPr>
                <w:noProof/>
                <w:webHidden/>
              </w:rPr>
            </w:r>
            <w:r w:rsidR="00B61988">
              <w:rPr>
                <w:noProof/>
                <w:webHidden/>
              </w:rPr>
              <w:fldChar w:fldCharType="separate"/>
            </w:r>
            <w:r w:rsidR="00B61988">
              <w:rPr>
                <w:noProof/>
                <w:webHidden/>
              </w:rPr>
              <w:t>3</w:t>
            </w:r>
            <w:r w:rsidR="00B61988">
              <w:rPr>
                <w:noProof/>
                <w:webHidden/>
              </w:rPr>
              <w:fldChar w:fldCharType="end"/>
            </w:r>
          </w:hyperlink>
        </w:p>
        <w:p w14:paraId="4442DF57" w14:textId="2B854D58" w:rsidR="00B61988" w:rsidRDefault="00383531" w:rsidP="00B61988">
          <w:pPr>
            <w:pStyle w:val="TOC2"/>
            <w:tabs>
              <w:tab w:val="right" w:leader="dot" w:pos="9350"/>
            </w:tabs>
            <w:spacing w:after="0" w:line="276" w:lineRule="auto"/>
            <w:rPr>
              <w:rFonts w:eastAsiaTheme="minorEastAsia"/>
              <w:noProof/>
            </w:rPr>
          </w:pPr>
          <w:hyperlink w:anchor="_Toc38958171" w:history="1">
            <w:r w:rsidR="00B61988" w:rsidRPr="005030B7">
              <w:rPr>
                <w:rStyle w:val="Hyperlink"/>
                <w:noProof/>
              </w:rPr>
              <w:t>GRBF Addition Panel</w:t>
            </w:r>
            <w:r w:rsidR="00B61988">
              <w:rPr>
                <w:noProof/>
                <w:webHidden/>
              </w:rPr>
              <w:tab/>
            </w:r>
            <w:r w:rsidR="00B61988">
              <w:rPr>
                <w:noProof/>
                <w:webHidden/>
              </w:rPr>
              <w:fldChar w:fldCharType="begin"/>
            </w:r>
            <w:r w:rsidR="00B61988">
              <w:rPr>
                <w:noProof/>
                <w:webHidden/>
              </w:rPr>
              <w:instrText xml:space="preserve"> PAGEREF _Toc38958171 \h </w:instrText>
            </w:r>
            <w:r w:rsidR="00B61988">
              <w:rPr>
                <w:noProof/>
                <w:webHidden/>
              </w:rPr>
            </w:r>
            <w:r w:rsidR="00B61988">
              <w:rPr>
                <w:noProof/>
                <w:webHidden/>
              </w:rPr>
              <w:fldChar w:fldCharType="separate"/>
            </w:r>
            <w:r w:rsidR="00B61988">
              <w:rPr>
                <w:noProof/>
                <w:webHidden/>
              </w:rPr>
              <w:t>6</w:t>
            </w:r>
            <w:r w:rsidR="00B61988">
              <w:rPr>
                <w:noProof/>
                <w:webHidden/>
              </w:rPr>
              <w:fldChar w:fldCharType="end"/>
            </w:r>
          </w:hyperlink>
        </w:p>
        <w:p w14:paraId="547EDC8E" w14:textId="0E3FC88B" w:rsidR="00B61988" w:rsidRDefault="00383531" w:rsidP="00B61988">
          <w:pPr>
            <w:pStyle w:val="TOC2"/>
            <w:tabs>
              <w:tab w:val="right" w:leader="dot" w:pos="9350"/>
            </w:tabs>
            <w:spacing w:after="0" w:line="276" w:lineRule="auto"/>
            <w:rPr>
              <w:rFonts w:eastAsiaTheme="minorEastAsia"/>
              <w:noProof/>
            </w:rPr>
          </w:pPr>
          <w:hyperlink w:anchor="_Toc38958172" w:history="1">
            <w:r w:rsidR="00B61988" w:rsidRPr="005030B7">
              <w:rPr>
                <w:rStyle w:val="Hyperlink"/>
                <w:noProof/>
              </w:rPr>
              <w:t>Calibration/Validation/Approximation Panel</w:t>
            </w:r>
            <w:r w:rsidR="00B61988">
              <w:rPr>
                <w:noProof/>
                <w:webHidden/>
              </w:rPr>
              <w:tab/>
            </w:r>
            <w:r w:rsidR="00B61988">
              <w:rPr>
                <w:noProof/>
                <w:webHidden/>
              </w:rPr>
              <w:fldChar w:fldCharType="begin"/>
            </w:r>
            <w:r w:rsidR="00B61988">
              <w:rPr>
                <w:noProof/>
                <w:webHidden/>
              </w:rPr>
              <w:instrText xml:space="preserve"> PAGEREF _Toc38958172 \h </w:instrText>
            </w:r>
            <w:r w:rsidR="00B61988">
              <w:rPr>
                <w:noProof/>
                <w:webHidden/>
              </w:rPr>
            </w:r>
            <w:r w:rsidR="00B61988">
              <w:rPr>
                <w:noProof/>
                <w:webHidden/>
              </w:rPr>
              <w:fldChar w:fldCharType="separate"/>
            </w:r>
            <w:r w:rsidR="00B61988">
              <w:rPr>
                <w:noProof/>
                <w:webHidden/>
              </w:rPr>
              <w:t>8</w:t>
            </w:r>
            <w:r w:rsidR="00B61988">
              <w:rPr>
                <w:noProof/>
                <w:webHidden/>
              </w:rPr>
              <w:fldChar w:fldCharType="end"/>
            </w:r>
          </w:hyperlink>
        </w:p>
        <w:p w14:paraId="21E00629" w14:textId="70E456FF" w:rsidR="00B61988" w:rsidRDefault="00383531" w:rsidP="00B61988">
          <w:pPr>
            <w:pStyle w:val="TOC2"/>
            <w:tabs>
              <w:tab w:val="right" w:leader="dot" w:pos="9350"/>
            </w:tabs>
            <w:spacing w:after="0" w:line="276" w:lineRule="auto"/>
            <w:rPr>
              <w:rFonts w:eastAsiaTheme="minorEastAsia"/>
              <w:noProof/>
            </w:rPr>
          </w:pPr>
          <w:hyperlink w:anchor="_Toc38958173" w:history="1">
            <w:r w:rsidR="00B61988" w:rsidRPr="005030B7">
              <w:rPr>
                <w:rStyle w:val="Hyperlink"/>
                <w:noProof/>
              </w:rPr>
              <w:t>Model Options</w:t>
            </w:r>
            <w:r w:rsidR="00B61988">
              <w:rPr>
                <w:noProof/>
                <w:webHidden/>
              </w:rPr>
              <w:tab/>
            </w:r>
            <w:r w:rsidR="00B61988">
              <w:rPr>
                <w:noProof/>
                <w:webHidden/>
              </w:rPr>
              <w:fldChar w:fldCharType="begin"/>
            </w:r>
            <w:r w:rsidR="00B61988">
              <w:rPr>
                <w:noProof/>
                <w:webHidden/>
              </w:rPr>
              <w:instrText xml:space="preserve"> PAGEREF _Toc38958173 \h </w:instrText>
            </w:r>
            <w:r w:rsidR="00B61988">
              <w:rPr>
                <w:noProof/>
                <w:webHidden/>
              </w:rPr>
            </w:r>
            <w:r w:rsidR="00B61988">
              <w:rPr>
                <w:noProof/>
                <w:webHidden/>
              </w:rPr>
              <w:fldChar w:fldCharType="separate"/>
            </w:r>
            <w:r w:rsidR="00B61988">
              <w:rPr>
                <w:noProof/>
                <w:webHidden/>
              </w:rPr>
              <w:t>10</w:t>
            </w:r>
            <w:r w:rsidR="00B61988">
              <w:rPr>
                <w:noProof/>
                <w:webHidden/>
              </w:rPr>
              <w:fldChar w:fldCharType="end"/>
            </w:r>
          </w:hyperlink>
        </w:p>
        <w:p w14:paraId="2A590CD1" w14:textId="61E8D65F" w:rsidR="00B61988" w:rsidRDefault="00383531" w:rsidP="00B61988">
          <w:pPr>
            <w:pStyle w:val="TOC2"/>
            <w:tabs>
              <w:tab w:val="right" w:leader="dot" w:pos="9350"/>
            </w:tabs>
            <w:spacing w:after="0" w:line="276" w:lineRule="auto"/>
            <w:rPr>
              <w:rFonts w:eastAsiaTheme="minorEastAsia"/>
              <w:noProof/>
            </w:rPr>
          </w:pPr>
          <w:hyperlink w:anchor="_Toc38958174" w:history="1">
            <w:r w:rsidR="00B61988" w:rsidRPr="005030B7">
              <w:rPr>
                <w:rStyle w:val="Hyperlink"/>
                <w:noProof/>
              </w:rPr>
              <w:t>Outputs</w:t>
            </w:r>
            <w:r w:rsidR="00B61988">
              <w:rPr>
                <w:noProof/>
                <w:webHidden/>
              </w:rPr>
              <w:tab/>
            </w:r>
            <w:r w:rsidR="00B61988">
              <w:rPr>
                <w:noProof/>
                <w:webHidden/>
              </w:rPr>
              <w:fldChar w:fldCharType="begin"/>
            </w:r>
            <w:r w:rsidR="00B61988">
              <w:rPr>
                <w:noProof/>
                <w:webHidden/>
              </w:rPr>
              <w:instrText xml:space="preserve"> PAGEREF _Toc38958174 \h </w:instrText>
            </w:r>
            <w:r w:rsidR="00B61988">
              <w:rPr>
                <w:noProof/>
                <w:webHidden/>
              </w:rPr>
            </w:r>
            <w:r w:rsidR="00B61988">
              <w:rPr>
                <w:noProof/>
                <w:webHidden/>
              </w:rPr>
              <w:fldChar w:fldCharType="separate"/>
            </w:r>
            <w:r w:rsidR="00B61988">
              <w:rPr>
                <w:noProof/>
                <w:webHidden/>
              </w:rPr>
              <w:t>13</w:t>
            </w:r>
            <w:r w:rsidR="00B61988">
              <w:rPr>
                <w:noProof/>
                <w:webHidden/>
              </w:rPr>
              <w:fldChar w:fldCharType="end"/>
            </w:r>
          </w:hyperlink>
        </w:p>
        <w:p w14:paraId="354D7110" w14:textId="0CA89241" w:rsidR="00B61988" w:rsidRDefault="00383531" w:rsidP="00B61988">
          <w:pPr>
            <w:pStyle w:val="TOC2"/>
            <w:tabs>
              <w:tab w:val="right" w:leader="dot" w:pos="9350"/>
            </w:tabs>
            <w:spacing w:after="0" w:line="276" w:lineRule="auto"/>
            <w:rPr>
              <w:rFonts w:eastAsiaTheme="minorEastAsia"/>
              <w:noProof/>
            </w:rPr>
          </w:pPr>
          <w:hyperlink w:anchor="_Toc38958175" w:history="1">
            <w:r w:rsidR="00B61988" w:rsidRPr="005030B7">
              <w:rPr>
                <w:rStyle w:val="Hyperlink"/>
                <w:noProof/>
              </w:rPr>
              <w:t>Other Buttons</w:t>
            </w:r>
            <w:r w:rsidR="00B61988">
              <w:rPr>
                <w:noProof/>
                <w:webHidden/>
              </w:rPr>
              <w:tab/>
            </w:r>
            <w:r w:rsidR="00B61988">
              <w:rPr>
                <w:noProof/>
                <w:webHidden/>
              </w:rPr>
              <w:fldChar w:fldCharType="begin"/>
            </w:r>
            <w:r w:rsidR="00B61988">
              <w:rPr>
                <w:noProof/>
                <w:webHidden/>
              </w:rPr>
              <w:instrText xml:space="preserve"> PAGEREF _Toc38958175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76F7430F" w14:textId="387B6B72" w:rsidR="00B61988" w:rsidRDefault="00383531" w:rsidP="00B61988">
          <w:pPr>
            <w:pStyle w:val="TOC2"/>
            <w:tabs>
              <w:tab w:val="right" w:leader="dot" w:pos="9350"/>
            </w:tabs>
            <w:spacing w:after="0" w:line="276" w:lineRule="auto"/>
            <w:rPr>
              <w:rFonts w:eastAsiaTheme="minorEastAsia"/>
              <w:noProof/>
            </w:rPr>
          </w:pPr>
          <w:hyperlink w:anchor="_Toc38958176" w:history="1">
            <w:r w:rsidR="00B61988" w:rsidRPr="005030B7">
              <w:rPr>
                <w:rStyle w:val="Hyperlink"/>
                <w:noProof/>
              </w:rPr>
              <w:t>General Function Approximation GUI Differences:</w:t>
            </w:r>
            <w:r w:rsidR="00B61988">
              <w:rPr>
                <w:noProof/>
                <w:webHidden/>
              </w:rPr>
              <w:tab/>
            </w:r>
            <w:r w:rsidR="00B61988">
              <w:rPr>
                <w:noProof/>
                <w:webHidden/>
              </w:rPr>
              <w:fldChar w:fldCharType="begin"/>
            </w:r>
            <w:r w:rsidR="00B61988">
              <w:rPr>
                <w:noProof/>
                <w:webHidden/>
              </w:rPr>
              <w:instrText xml:space="preserve"> PAGEREF _Toc38958176 \h </w:instrText>
            </w:r>
            <w:r w:rsidR="00B61988">
              <w:rPr>
                <w:noProof/>
                <w:webHidden/>
              </w:rPr>
            </w:r>
            <w:r w:rsidR="00B61988">
              <w:rPr>
                <w:noProof/>
                <w:webHidden/>
              </w:rPr>
              <w:fldChar w:fldCharType="separate"/>
            </w:r>
            <w:r w:rsidR="00B61988">
              <w:rPr>
                <w:noProof/>
                <w:webHidden/>
              </w:rPr>
              <w:t>17</w:t>
            </w:r>
            <w:r w:rsidR="00B61988">
              <w:rPr>
                <w:noProof/>
                <w:webHidden/>
              </w:rPr>
              <w:fldChar w:fldCharType="end"/>
            </w:r>
          </w:hyperlink>
        </w:p>
        <w:p w14:paraId="06D484E6" w14:textId="0F14569B" w:rsidR="00B61988" w:rsidRDefault="00383531" w:rsidP="00B61988">
          <w:pPr>
            <w:pStyle w:val="TOC2"/>
            <w:tabs>
              <w:tab w:val="right" w:leader="dot" w:pos="9350"/>
            </w:tabs>
            <w:spacing w:after="0" w:line="276" w:lineRule="auto"/>
            <w:rPr>
              <w:rFonts w:eastAsiaTheme="minorEastAsia"/>
              <w:noProof/>
            </w:rPr>
          </w:pPr>
          <w:hyperlink w:anchor="_Toc38958177" w:history="1">
            <w:r w:rsidR="00B61988" w:rsidRPr="005030B7">
              <w:rPr>
                <w:rStyle w:val="Hyperlink"/>
                <w:noProof/>
              </w:rPr>
              <w:t>Balance Calibration Input File Considerations</w:t>
            </w:r>
            <w:r w:rsidR="00B61988">
              <w:rPr>
                <w:noProof/>
                <w:webHidden/>
              </w:rPr>
              <w:tab/>
            </w:r>
            <w:r w:rsidR="00B61988">
              <w:rPr>
                <w:noProof/>
                <w:webHidden/>
              </w:rPr>
              <w:fldChar w:fldCharType="begin"/>
            </w:r>
            <w:r w:rsidR="00B61988">
              <w:rPr>
                <w:noProof/>
                <w:webHidden/>
              </w:rPr>
              <w:instrText xml:space="preserve"> PAGEREF _Toc38958177 \h </w:instrText>
            </w:r>
            <w:r w:rsidR="00B61988">
              <w:rPr>
                <w:noProof/>
                <w:webHidden/>
              </w:rPr>
            </w:r>
            <w:r w:rsidR="00B61988">
              <w:rPr>
                <w:noProof/>
                <w:webHidden/>
              </w:rPr>
              <w:fldChar w:fldCharType="separate"/>
            </w:r>
            <w:r w:rsidR="00B61988">
              <w:rPr>
                <w:noProof/>
                <w:webHidden/>
              </w:rPr>
              <w:t>19</w:t>
            </w:r>
            <w:r w:rsidR="00B61988">
              <w:rPr>
                <w:noProof/>
                <w:webHidden/>
              </w:rPr>
              <w:fldChar w:fldCharType="end"/>
            </w:r>
          </w:hyperlink>
        </w:p>
        <w:p w14:paraId="21FB1524" w14:textId="39046E2D" w:rsidR="00B61988" w:rsidRDefault="00383531" w:rsidP="00B61988">
          <w:pPr>
            <w:pStyle w:val="TOC1"/>
            <w:tabs>
              <w:tab w:val="right" w:leader="dot" w:pos="9350"/>
            </w:tabs>
            <w:spacing w:after="0" w:line="276" w:lineRule="auto"/>
            <w:rPr>
              <w:rFonts w:eastAsiaTheme="minorEastAsia"/>
              <w:noProof/>
            </w:rPr>
          </w:pPr>
          <w:hyperlink w:anchor="_Toc38958178" w:history="1">
            <w:r w:rsidR="00B61988" w:rsidRPr="005030B7">
              <w:rPr>
                <w:rStyle w:val="Hyperlink"/>
                <w:noProof/>
              </w:rPr>
              <w:t>Balance Calibration Mode File Outputs</w:t>
            </w:r>
            <w:r w:rsidR="00B61988">
              <w:rPr>
                <w:noProof/>
                <w:webHidden/>
              </w:rPr>
              <w:tab/>
            </w:r>
            <w:r w:rsidR="00B61988">
              <w:rPr>
                <w:noProof/>
                <w:webHidden/>
              </w:rPr>
              <w:fldChar w:fldCharType="begin"/>
            </w:r>
            <w:r w:rsidR="00B61988">
              <w:rPr>
                <w:noProof/>
                <w:webHidden/>
              </w:rPr>
              <w:instrText xml:space="preserve"> PAGEREF _Toc38958178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3866D8A6" w14:textId="18625E15" w:rsidR="00B61988" w:rsidRDefault="00383531" w:rsidP="00B61988">
          <w:pPr>
            <w:pStyle w:val="TOC2"/>
            <w:tabs>
              <w:tab w:val="right" w:leader="dot" w:pos="9350"/>
            </w:tabs>
            <w:spacing w:after="0" w:line="276" w:lineRule="auto"/>
            <w:rPr>
              <w:rFonts w:eastAsiaTheme="minorEastAsia"/>
              <w:noProof/>
            </w:rPr>
          </w:pPr>
          <w:hyperlink w:anchor="_Toc3895817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79 \h </w:instrText>
            </w:r>
            <w:r w:rsidR="00B61988">
              <w:rPr>
                <w:noProof/>
                <w:webHidden/>
              </w:rPr>
            </w:r>
            <w:r w:rsidR="00B61988">
              <w:rPr>
                <w:noProof/>
                <w:webHidden/>
              </w:rPr>
              <w:fldChar w:fldCharType="separate"/>
            </w:r>
            <w:r w:rsidR="00B61988">
              <w:rPr>
                <w:noProof/>
                <w:webHidden/>
              </w:rPr>
              <w:t>23</w:t>
            </w:r>
            <w:r w:rsidR="00B61988">
              <w:rPr>
                <w:noProof/>
                <w:webHidden/>
              </w:rPr>
              <w:fldChar w:fldCharType="end"/>
            </w:r>
          </w:hyperlink>
        </w:p>
        <w:p w14:paraId="5C923896" w14:textId="3F9FCA7A" w:rsidR="00B61988" w:rsidRDefault="00383531" w:rsidP="00B61988">
          <w:pPr>
            <w:pStyle w:val="TOC2"/>
            <w:tabs>
              <w:tab w:val="right" w:leader="dot" w:pos="9350"/>
            </w:tabs>
            <w:spacing w:after="0" w:line="276" w:lineRule="auto"/>
            <w:rPr>
              <w:rFonts w:eastAsiaTheme="minorEastAsia"/>
              <w:noProof/>
            </w:rPr>
          </w:pPr>
          <w:hyperlink w:anchor="_Toc3895818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80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7091BBFD" w14:textId="22DC07A3" w:rsidR="00B61988" w:rsidRDefault="00383531" w:rsidP="00B61988">
          <w:pPr>
            <w:pStyle w:val="TOC2"/>
            <w:tabs>
              <w:tab w:val="right" w:leader="dot" w:pos="9350"/>
            </w:tabs>
            <w:spacing w:after="0" w:line="276" w:lineRule="auto"/>
            <w:rPr>
              <w:rFonts w:eastAsiaTheme="minorEastAsia"/>
              <w:noProof/>
            </w:rPr>
          </w:pPr>
          <w:hyperlink w:anchor="_Toc3895818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81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21E5CF86" w14:textId="6AC040F7" w:rsidR="00B61988" w:rsidRDefault="00383531" w:rsidP="00B61988">
          <w:pPr>
            <w:pStyle w:val="TOC2"/>
            <w:tabs>
              <w:tab w:val="right" w:leader="dot" w:pos="9350"/>
            </w:tabs>
            <w:spacing w:after="0" w:line="276" w:lineRule="auto"/>
            <w:rPr>
              <w:rFonts w:eastAsiaTheme="minorEastAsia"/>
              <w:noProof/>
            </w:rPr>
          </w:pPr>
          <w:hyperlink w:anchor="_Toc3895818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82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8570FD7" w14:textId="7D265339" w:rsidR="00B61988" w:rsidRDefault="00383531" w:rsidP="00B61988">
          <w:pPr>
            <w:pStyle w:val="TOC2"/>
            <w:tabs>
              <w:tab w:val="right" w:leader="dot" w:pos="9350"/>
            </w:tabs>
            <w:spacing w:after="0" w:line="276" w:lineRule="auto"/>
            <w:rPr>
              <w:rFonts w:eastAsiaTheme="minorEastAsia"/>
              <w:noProof/>
            </w:rPr>
          </w:pPr>
          <w:hyperlink w:anchor="_Toc3895818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83 \h </w:instrText>
            </w:r>
            <w:r w:rsidR="00B61988">
              <w:rPr>
                <w:noProof/>
                <w:webHidden/>
              </w:rPr>
            </w:r>
            <w:r w:rsidR="00B61988">
              <w:rPr>
                <w:noProof/>
                <w:webHidden/>
              </w:rPr>
              <w:fldChar w:fldCharType="separate"/>
            </w:r>
            <w:r w:rsidR="00B61988">
              <w:rPr>
                <w:noProof/>
                <w:webHidden/>
              </w:rPr>
              <w:t>24</w:t>
            </w:r>
            <w:r w:rsidR="00B61988">
              <w:rPr>
                <w:noProof/>
                <w:webHidden/>
              </w:rPr>
              <w:fldChar w:fldCharType="end"/>
            </w:r>
          </w:hyperlink>
        </w:p>
        <w:p w14:paraId="0F075B83" w14:textId="09011CE3" w:rsidR="00B61988" w:rsidRDefault="00383531" w:rsidP="00B61988">
          <w:pPr>
            <w:pStyle w:val="TOC2"/>
            <w:tabs>
              <w:tab w:val="right" w:leader="dot" w:pos="9350"/>
            </w:tabs>
            <w:spacing w:after="0" w:line="276" w:lineRule="auto"/>
            <w:rPr>
              <w:rFonts w:eastAsiaTheme="minorEastAsia"/>
              <w:noProof/>
            </w:rPr>
          </w:pPr>
          <w:hyperlink w:anchor="_Toc3895818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84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284E711B" w14:textId="1285BE2E" w:rsidR="00B61988" w:rsidRDefault="00383531" w:rsidP="00B61988">
          <w:pPr>
            <w:pStyle w:val="TOC2"/>
            <w:tabs>
              <w:tab w:val="right" w:leader="dot" w:pos="9350"/>
            </w:tabs>
            <w:spacing w:after="0" w:line="276" w:lineRule="auto"/>
            <w:rPr>
              <w:rFonts w:eastAsiaTheme="minorEastAsia"/>
              <w:noProof/>
            </w:rPr>
          </w:pPr>
          <w:hyperlink w:anchor="_Toc3895818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85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455DB58" w14:textId="08C29FBE" w:rsidR="00B61988" w:rsidRDefault="00383531" w:rsidP="00B61988">
          <w:pPr>
            <w:pStyle w:val="TOC2"/>
            <w:tabs>
              <w:tab w:val="right" w:leader="dot" w:pos="9350"/>
            </w:tabs>
            <w:spacing w:after="0" w:line="276" w:lineRule="auto"/>
            <w:rPr>
              <w:rFonts w:eastAsiaTheme="minorEastAsia"/>
              <w:noProof/>
            </w:rPr>
          </w:pPr>
          <w:hyperlink w:anchor="_Toc3895818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86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4CCCA432" w14:textId="6AAC2CD3" w:rsidR="00B61988" w:rsidRDefault="00383531" w:rsidP="00B61988">
          <w:pPr>
            <w:pStyle w:val="TOC1"/>
            <w:tabs>
              <w:tab w:val="right" w:leader="dot" w:pos="9350"/>
            </w:tabs>
            <w:spacing w:after="0" w:line="276" w:lineRule="auto"/>
            <w:rPr>
              <w:rFonts w:eastAsiaTheme="minorEastAsia"/>
              <w:noProof/>
            </w:rPr>
          </w:pPr>
          <w:hyperlink w:anchor="_Toc38958187" w:history="1">
            <w:r w:rsidR="00B61988" w:rsidRPr="005030B7">
              <w:rPr>
                <w:rStyle w:val="Hyperlink"/>
                <w:noProof/>
              </w:rPr>
              <w:t>General Function Input File Considerations</w:t>
            </w:r>
            <w:r w:rsidR="00B61988">
              <w:rPr>
                <w:noProof/>
                <w:webHidden/>
              </w:rPr>
              <w:tab/>
            </w:r>
            <w:r w:rsidR="00B61988">
              <w:rPr>
                <w:noProof/>
                <w:webHidden/>
              </w:rPr>
              <w:fldChar w:fldCharType="begin"/>
            </w:r>
            <w:r w:rsidR="00B61988">
              <w:rPr>
                <w:noProof/>
                <w:webHidden/>
              </w:rPr>
              <w:instrText xml:space="preserve"> PAGEREF _Toc38958187 \h </w:instrText>
            </w:r>
            <w:r w:rsidR="00B61988">
              <w:rPr>
                <w:noProof/>
                <w:webHidden/>
              </w:rPr>
            </w:r>
            <w:r w:rsidR="00B61988">
              <w:rPr>
                <w:noProof/>
                <w:webHidden/>
              </w:rPr>
              <w:fldChar w:fldCharType="separate"/>
            </w:r>
            <w:r w:rsidR="00B61988">
              <w:rPr>
                <w:noProof/>
                <w:webHidden/>
              </w:rPr>
              <w:t>25</w:t>
            </w:r>
            <w:r w:rsidR="00B61988">
              <w:rPr>
                <w:noProof/>
                <w:webHidden/>
              </w:rPr>
              <w:fldChar w:fldCharType="end"/>
            </w:r>
          </w:hyperlink>
        </w:p>
        <w:p w14:paraId="61C3FB36" w14:textId="147B1CCD" w:rsidR="00B61988" w:rsidRDefault="00383531" w:rsidP="00B61988">
          <w:pPr>
            <w:pStyle w:val="TOC1"/>
            <w:tabs>
              <w:tab w:val="right" w:leader="dot" w:pos="9350"/>
            </w:tabs>
            <w:spacing w:after="0" w:line="276" w:lineRule="auto"/>
            <w:rPr>
              <w:rFonts w:eastAsiaTheme="minorEastAsia"/>
              <w:noProof/>
            </w:rPr>
          </w:pPr>
          <w:hyperlink w:anchor="_Toc38958188" w:history="1">
            <w:r w:rsidR="00B61988" w:rsidRPr="005030B7">
              <w:rPr>
                <w:rStyle w:val="Hyperlink"/>
                <w:noProof/>
              </w:rPr>
              <w:t>General Function Approximation Mode File Outputs</w:t>
            </w:r>
            <w:r w:rsidR="00B61988">
              <w:rPr>
                <w:noProof/>
                <w:webHidden/>
              </w:rPr>
              <w:tab/>
            </w:r>
            <w:r w:rsidR="00B61988">
              <w:rPr>
                <w:noProof/>
                <w:webHidden/>
              </w:rPr>
              <w:fldChar w:fldCharType="begin"/>
            </w:r>
            <w:r w:rsidR="00B61988">
              <w:rPr>
                <w:noProof/>
                <w:webHidden/>
              </w:rPr>
              <w:instrText xml:space="preserve"> PAGEREF _Toc38958188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368939C8" w14:textId="62209FF4" w:rsidR="00B61988" w:rsidRDefault="00383531" w:rsidP="00B61988">
          <w:pPr>
            <w:pStyle w:val="TOC2"/>
            <w:tabs>
              <w:tab w:val="right" w:leader="dot" w:pos="9350"/>
            </w:tabs>
            <w:spacing w:after="0" w:line="276" w:lineRule="auto"/>
            <w:rPr>
              <w:rFonts w:eastAsiaTheme="minorEastAsia"/>
              <w:noProof/>
            </w:rPr>
          </w:pPr>
          <w:hyperlink w:anchor="_Toc38958189" w:history="1">
            <w:r w:rsidR="00B61988" w:rsidRPr="005030B7">
              <w:rPr>
                <w:rStyle w:val="Hyperlink"/>
                <w:noProof/>
              </w:rPr>
              <w:t>Algebraic and GRBF Calibration Outputs</w:t>
            </w:r>
            <w:r w:rsidR="00B61988">
              <w:rPr>
                <w:noProof/>
                <w:webHidden/>
              </w:rPr>
              <w:tab/>
            </w:r>
            <w:r w:rsidR="00B61988">
              <w:rPr>
                <w:noProof/>
                <w:webHidden/>
              </w:rPr>
              <w:fldChar w:fldCharType="begin"/>
            </w:r>
            <w:r w:rsidR="00B61988">
              <w:rPr>
                <w:noProof/>
                <w:webHidden/>
              </w:rPr>
              <w:instrText xml:space="preserve"> PAGEREF _Toc38958189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497A8E77" w14:textId="08A783AD" w:rsidR="00B61988" w:rsidRDefault="00383531" w:rsidP="00B61988">
          <w:pPr>
            <w:pStyle w:val="TOC2"/>
            <w:tabs>
              <w:tab w:val="right" w:leader="dot" w:pos="9350"/>
            </w:tabs>
            <w:spacing w:after="0" w:line="276" w:lineRule="auto"/>
            <w:rPr>
              <w:rFonts w:eastAsiaTheme="minorEastAsia"/>
              <w:noProof/>
            </w:rPr>
          </w:pPr>
          <w:hyperlink w:anchor="_Toc38958190" w:history="1">
            <w:r w:rsidR="00B61988" w:rsidRPr="005030B7">
              <w:rPr>
                <w:rStyle w:val="Hyperlink"/>
                <w:noProof/>
              </w:rPr>
              <w:t>Calibration Algebraic Section Outputs</w:t>
            </w:r>
            <w:r w:rsidR="00B61988">
              <w:rPr>
                <w:noProof/>
                <w:webHidden/>
              </w:rPr>
              <w:tab/>
            </w:r>
            <w:r w:rsidR="00B61988">
              <w:rPr>
                <w:noProof/>
                <w:webHidden/>
              </w:rPr>
              <w:fldChar w:fldCharType="begin"/>
            </w:r>
            <w:r w:rsidR="00B61988">
              <w:rPr>
                <w:noProof/>
                <w:webHidden/>
              </w:rPr>
              <w:instrText xml:space="preserve"> PAGEREF _Toc38958190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7DB838C7" w14:textId="29D0E6EF" w:rsidR="00B61988" w:rsidRDefault="00383531" w:rsidP="00B61988">
          <w:pPr>
            <w:pStyle w:val="TOC2"/>
            <w:tabs>
              <w:tab w:val="right" w:leader="dot" w:pos="9350"/>
            </w:tabs>
            <w:spacing w:after="0" w:line="276" w:lineRule="auto"/>
            <w:rPr>
              <w:rFonts w:eastAsiaTheme="minorEastAsia"/>
              <w:noProof/>
            </w:rPr>
          </w:pPr>
          <w:hyperlink w:anchor="_Toc38958191" w:history="1">
            <w:r w:rsidR="00B61988" w:rsidRPr="005030B7">
              <w:rPr>
                <w:rStyle w:val="Hyperlink"/>
                <w:noProof/>
              </w:rPr>
              <w:t>Calibration GRBF Section Outputs</w:t>
            </w:r>
            <w:r w:rsidR="00B61988">
              <w:rPr>
                <w:noProof/>
                <w:webHidden/>
              </w:rPr>
              <w:tab/>
            </w:r>
            <w:r w:rsidR="00B61988">
              <w:rPr>
                <w:noProof/>
                <w:webHidden/>
              </w:rPr>
              <w:fldChar w:fldCharType="begin"/>
            </w:r>
            <w:r w:rsidR="00B61988">
              <w:rPr>
                <w:noProof/>
                <w:webHidden/>
              </w:rPr>
              <w:instrText xml:space="preserve"> PAGEREF _Toc38958191 \h </w:instrText>
            </w:r>
            <w:r w:rsidR="00B61988">
              <w:rPr>
                <w:noProof/>
                <w:webHidden/>
              </w:rPr>
            </w:r>
            <w:r w:rsidR="00B61988">
              <w:rPr>
                <w:noProof/>
                <w:webHidden/>
              </w:rPr>
              <w:fldChar w:fldCharType="separate"/>
            </w:r>
            <w:r w:rsidR="00B61988">
              <w:rPr>
                <w:noProof/>
                <w:webHidden/>
              </w:rPr>
              <w:t>28</w:t>
            </w:r>
            <w:r w:rsidR="00B61988">
              <w:rPr>
                <w:noProof/>
                <w:webHidden/>
              </w:rPr>
              <w:fldChar w:fldCharType="end"/>
            </w:r>
          </w:hyperlink>
        </w:p>
        <w:p w14:paraId="1F672A6C" w14:textId="2598EA0B" w:rsidR="00B61988" w:rsidRDefault="00383531" w:rsidP="00B61988">
          <w:pPr>
            <w:pStyle w:val="TOC2"/>
            <w:tabs>
              <w:tab w:val="right" w:leader="dot" w:pos="9350"/>
            </w:tabs>
            <w:spacing w:after="0" w:line="276" w:lineRule="auto"/>
            <w:rPr>
              <w:rFonts w:eastAsiaTheme="minorEastAsia"/>
              <w:noProof/>
            </w:rPr>
          </w:pPr>
          <w:hyperlink w:anchor="_Toc38958192" w:history="1">
            <w:r w:rsidR="00B61988" w:rsidRPr="005030B7">
              <w:rPr>
                <w:rStyle w:val="Hyperlink"/>
                <w:noProof/>
              </w:rPr>
              <w:t>Algebraic and GRBF Validation Outputs</w:t>
            </w:r>
            <w:r w:rsidR="00B61988">
              <w:rPr>
                <w:noProof/>
                <w:webHidden/>
              </w:rPr>
              <w:tab/>
            </w:r>
            <w:r w:rsidR="00B61988">
              <w:rPr>
                <w:noProof/>
                <w:webHidden/>
              </w:rPr>
              <w:fldChar w:fldCharType="begin"/>
            </w:r>
            <w:r w:rsidR="00B61988">
              <w:rPr>
                <w:noProof/>
                <w:webHidden/>
              </w:rPr>
              <w:instrText xml:space="preserve"> PAGEREF _Toc38958192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53D33C16" w14:textId="13698B14" w:rsidR="00B61988" w:rsidRDefault="00383531" w:rsidP="00B61988">
          <w:pPr>
            <w:pStyle w:val="TOC2"/>
            <w:tabs>
              <w:tab w:val="right" w:leader="dot" w:pos="9350"/>
            </w:tabs>
            <w:spacing w:after="0" w:line="276" w:lineRule="auto"/>
            <w:rPr>
              <w:rFonts w:eastAsiaTheme="minorEastAsia"/>
              <w:noProof/>
            </w:rPr>
          </w:pPr>
          <w:hyperlink w:anchor="_Toc38958193" w:history="1">
            <w:r w:rsidR="00B61988" w:rsidRPr="005030B7">
              <w:rPr>
                <w:rStyle w:val="Hyperlink"/>
                <w:noProof/>
              </w:rPr>
              <w:t>Validation Algebraic Section Outputs</w:t>
            </w:r>
            <w:r w:rsidR="00B61988">
              <w:rPr>
                <w:noProof/>
                <w:webHidden/>
              </w:rPr>
              <w:tab/>
            </w:r>
            <w:r w:rsidR="00B61988">
              <w:rPr>
                <w:noProof/>
                <w:webHidden/>
              </w:rPr>
              <w:fldChar w:fldCharType="begin"/>
            </w:r>
            <w:r w:rsidR="00B61988">
              <w:rPr>
                <w:noProof/>
                <w:webHidden/>
              </w:rPr>
              <w:instrText xml:space="preserve"> PAGEREF _Toc38958193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9B50370" w14:textId="735B9B1E" w:rsidR="00B61988" w:rsidRDefault="00383531" w:rsidP="00B61988">
          <w:pPr>
            <w:pStyle w:val="TOC2"/>
            <w:tabs>
              <w:tab w:val="right" w:leader="dot" w:pos="9350"/>
            </w:tabs>
            <w:spacing w:after="0" w:line="276" w:lineRule="auto"/>
            <w:rPr>
              <w:rFonts w:eastAsiaTheme="minorEastAsia"/>
              <w:noProof/>
            </w:rPr>
          </w:pPr>
          <w:hyperlink w:anchor="_Toc38958194" w:history="1">
            <w:r w:rsidR="00B61988" w:rsidRPr="005030B7">
              <w:rPr>
                <w:rStyle w:val="Hyperlink"/>
                <w:noProof/>
              </w:rPr>
              <w:t>Validation GRBF Section Outputs</w:t>
            </w:r>
            <w:r w:rsidR="00B61988">
              <w:rPr>
                <w:noProof/>
                <w:webHidden/>
              </w:rPr>
              <w:tab/>
            </w:r>
            <w:r w:rsidR="00B61988">
              <w:rPr>
                <w:noProof/>
                <w:webHidden/>
              </w:rPr>
              <w:fldChar w:fldCharType="begin"/>
            </w:r>
            <w:r w:rsidR="00B61988">
              <w:rPr>
                <w:noProof/>
                <w:webHidden/>
              </w:rPr>
              <w:instrText xml:space="preserve"> PAGEREF _Toc38958194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6051CBA8" w14:textId="45514EBE" w:rsidR="00B61988" w:rsidRDefault="00383531" w:rsidP="00B61988">
          <w:pPr>
            <w:pStyle w:val="TOC2"/>
            <w:tabs>
              <w:tab w:val="right" w:leader="dot" w:pos="9350"/>
            </w:tabs>
            <w:spacing w:after="0" w:line="276" w:lineRule="auto"/>
            <w:rPr>
              <w:rFonts w:eastAsiaTheme="minorEastAsia"/>
              <w:noProof/>
            </w:rPr>
          </w:pPr>
          <w:hyperlink w:anchor="_Toc38958195" w:history="1">
            <w:r w:rsidR="00B61988" w:rsidRPr="005030B7">
              <w:rPr>
                <w:rStyle w:val="Hyperlink"/>
                <w:noProof/>
              </w:rPr>
              <w:t>Approximation Algebraic Section Outputs</w:t>
            </w:r>
            <w:r w:rsidR="00B61988">
              <w:rPr>
                <w:noProof/>
                <w:webHidden/>
              </w:rPr>
              <w:tab/>
            </w:r>
            <w:r w:rsidR="00B61988">
              <w:rPr>
                <w:noProof/>
                <w:webHidden/>
              </w:rPr>
              <w:fldChar w:fldCharType="begin"/>
            </w:r>
            <w:r w:rsidR="00B61988">
              <w:rPr>
                <w:noProof/>
                <w:webHidden/>
              </w:rPr>
              <w:instrText xml:space="preserve"> PAGEREF _Toc38958195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3CFEE26B" w14:textId="70EAD5CD" w:rsidR="00B61988" w:rsidRDefault="00383531" w:rsidP="00B61988">
          <w:pPr>
            <w:pStyle w:val="TOC2"/>
            <w:tabs>
              <w:tab w:val="right" w:leader="dot" w:pos="9350"/>
            </w:tabs>
            <w:spacing w:after="0" w:line="276" w:lineRule="auto"/>
            <w:rPr>
              <w:rFonts w:eastAsiaTheme="minorEastAsia"/>
              <w:noProof/>
            </w:rPr>
          </w:pPr>
          <w:hyperlink w:anchor="_Toc38958196" w:history="1">
            <w:r w:rsidR="00B61988" w:rsidRPr="005030B7">
              <w:rPr>
                <w:rStyle w:val="Hyperlink"/>
                <w:noProof/>
              </w:rPr>
              <w:t>Approximation GRBF Section Outputs</w:t>
            </w:r>
            <w:r w:rsidR="00B61988">
              <w:rPr>
                <w:noProof/>
                <w:webHidden/>
              </w:rPr>
              <w:tab/>
            </w:r>
            <w:r w:rsidR="00B61988">
              <w:rPr>
                <w:noProof/>
                <w:webHidden/>
              </w:rPr>
              <w:fldChar w:fldCharType="begin"/>
            </w:r>
            <w:r w:rsidR="00B61988">
              <w:rPr>
                <w:noProof/>
                <w:webHidden/>
              </w:rPr>
              <w:instrText xml:space="preserve"> PAGEREF _Toc38958196 \h </w:instrText>
            </w:r>
            <w:r w:rsidR="00B61988">
              <w:rPr>
                <w:noProof/>
                <w:webHidden/>
              </w:rPr>
            </w:r>
            <w:r w:rsidR="00B61988">
              <w:rPr>
                <w:noProof/>
                <w:webHidden/>
              </w:rPr>
              <w:fldChar w:fldCharType="separate"/>
            </w:r>
            <w:r w:rsidR="00B61988">
              <w:rPr>
                <w:noProof/>
                <w:webHidden/>
              </w:rPr>
              <w:t>29</w:t>
            </w:r>
            <w:r w:rsidR="00B61988">
              <w:rPr>
                <w:noProof/>
                <w:webHidden/>
              </w:rPr>
              <w:fldChar w:fldCharType="end"/>
            </w:r>
          </w:hyperlink>
        </w:p>
        <w:p w14:paraId="1940FC6A" w14:textId="2D3B971A" w:rsidR="00B61988" w:rsidRDefault="00383531" w:rsidP="00B61988">
          <w:pPr>
            <w:pStyle w:val="TOC1"/>
            <w:tabs>
              <w:tab w:val="right" w:leader="dot" w:pos="9350"/>
            </w:tabs>
            <w:spacing w:after="0" w:line="276" w:lineRule="auto"/>
            <w:rPr>
              <w:rFonts w:eastAsiaTheme="minorEastAsia"/>
              <w:noProof/>
            </w:rPr>
          </w:pPr>
          <w:hyperlink w:anchor="_Toc38958197" w:history="1">
            <w:r w:rsidR="00B61988" w:rsidRPr="005030B7">
              <w:rPr>
                <w:rStyle w:val="Hyperlink"/>
                <w:noProof/>
              </w:rPr>
              <w:t>Warning Messages</w:t>
            </w:r>
            <w:r w:rsidR="00B61988">
              <w:rPr>
                <w:noProof/>
                <w:webHidden/>
              </w:rPr>
              <w:tab/>
            </w:r>
            <w:r w:rsidR="00B61988">
              <w:rPr>
                <w:noProof/>
                <w:webHidden/>
              </w:rPr>
              <w:fldChar w:fldCharType="begin"/>
            </w:r>
            <w:r w:rsidR="00B61988">
              <w:rPr>
                <w:noProof/>
                <w:webHidden/>
              </w:rPr>
              <w:instrText xml:space="preserve"> PAGEREF _Toc38958197 \h </w:instrText>
            </w:r>
            <w:r w:rsidR="00B61988">
              <w:rPr>
                <w:noProof/>
                <w:webHidden/>
              </w:rPr>
            </w:r>
            <w:r w:rsidR="00B61988">
              <w:rPr>
                <w:noProof/>
                <w:webHidden/>
              </w:rPr>
              <w:fldChar w:fldCharType="separate"/>
            </w:r>
            <w:r w:rsidR="00B61988">
              <w:rPr>
                <w:noProof/>
                <w:webHidden/>
              </w:rPr>
              <w:t>30</w:t>
            </w:r>
            <w:r w:rsidR="00B61988">
              <w:rPr>
                <w:noProof/>
                <w:webHidden/>
              </w:rPr>
              <w:fldChar w:fldCharType="end"/>
            </w:r>
          </w:hyperlink>
        </w:p>
        <w:p w14:paraId="6D20244E" w14:textId="3B75D727" w:rsidR="00B61988" w:rsidRDefault="00383531" w:rsidP="00B61988">
          <w:pPr>
            <w:pStyle w:val="TOC1"/>
            <w:tabs>
              <w:tab w:val="right" w:leader="dot" w:pos="9350"/>
            </w:tabs>
            <w:spacing w:after="0" w:line="276" w:lineRule="auto"/>
            <w:rPr>
              <w:rFonts w:eastAsiaTheme="minorEastAsia"/>
              <w:noProof/>
            </w:rPr>
          </w:pPr>
          <w:hyperlink w:anchor="_Toc38958198" w:history="1">
            <w:r w:rsidR="00B61988" w:rsidRPr="005030B7">
              <w:rPr>
                <w:rStyle w:val="Hyperlink"/>
                <w:noProof/>
              </w:rPr>
              <w:t>Standalone Approximation Program</w:t>
            </w:r>
            <w:r w:rsidR="00B61988">
              <w:rPr>
                <w:noProof/>
                <w:webHidden/>
              </w:rPr>
              <w:tab/>
            </w:r>
            <w:r w:rsidR="00B61988">
              <w:rPr>
                <w:noProof/>
                <w:webHidden/>
              </w:rPr>
              <w:fldChar w:fldCharType="begin"/>
            </w:r>
            <w:r w:rsidR="00B61988">
              <w:rPr>
                <w:noProof/>
                <w:webHidden/>
              </w:rPr>
              <w:instrText xml:space="preserve"> PAGEREF _Toc38958198 \h </w:instrText>
            </w:r>
            <w:r w:rsidR="00B61988">
              <w:rPr>
                <w:noProof/>
                <w:webHidden/>
              </w:rPr>
            </w:r>
            <w:r w:rsidR="00B61988">
              <w:rPr>
                <w:noProof/>
                <w:webHidden/>
              </w:rPr>
              <w:fldChar w:fldCharType="separate"/>
            </w:r>
            <w:r w:rsidR="00B61988">
              <w:rPr>
                <w:noProof/>
                <w:webHidden/>
              </w:rPr>
              <w:t>32</w:t>
            </w:r>
            <w:r w:rsidR="00B61988">
              <w:rPr>
                <w:noProof/>
                <w:webHidden/>
              </w:rPr>
              <w:fldChar w:fldCharType="end"/>
            </w:r>
          </w:hyperlink>
        </w:p>
        <w:p w14:paraId="051DAE37" w14:textId="7375B8E4" w:rsidR="00B61988" w:rsidRDefault="00383531" w:rsidP="00B61988">
          <w:pPr>
            <w:pStyle w:val="TOC1"/>
            <w:tabs>
              <w:tab w:val="right" w:leader="dot" w:pos="9350"/>
            </w:tabs>
            <w:spacing w:after="0" w:line="276" w:lineRule="auto"/>
            <w:rPr>
              <w:rFonts w:eastAsiaTheme="minorEastAsia"/>
              <w:noProof/>
            </w:rPr>
          </w:pPr>
          <w:hyperlink w:anchor="_Toc38958199" w:history="1">
            <w:r w:rsidR="00B61988" w:rsidRPr="005030B7">
              <w:rPr>
                <w:rStyle w:val="Hyperlink"/>
                <w:noProof/>
              </w:rPr>
              <w:t>Calibration and Validation Data Splitter Program</w:t>
            </w:r>
            <w:r w:rsidR="00B61988">
              <w:rPr>
                <w:noProof/>
                <w:webHidden/>
              </w:rPr>
              <w:tab/>
            </w:r>
            <w:r w:rsidR="00B61988">
              <w:rPr>
                <w:noProof/>
                <w:webHidden/>
              </w:rPr>
              <w:fldChar w:fldCharType="begin"/>
            </w:r>
            <w:r w:rsidR="00B61988">
              <w:rPr>
                <w:noProof/>
                <w:webHidden/>
              </w:rPr>
              <w:instrText xml:space="preserve"> PAGEREF _Toc38958199 \h </w:instrText>
            </w:r>
            <w:r w:rsidR="00B61988">
              <w:rPr>
                <w:noProof/>
                <w:webHidden/>
              </w:rPr>
            </w:r>
            <w:r w:rsidR="00B61988">
              <w:rPr>
                <w:noProof/>
                <w:webHidden/>
              </w:rPr>
              <w:fldChar w:fldCharType="separate"/>
            </w:r>
            <w:r w:rsidR="00B61988">
              <w:rPr>
                <w:noProof/>
                <w:webHidden/>
              </w:rPr>
              <w:t>33</w:t>
            </w:r>
            <w:r w:rsidR="00B61988">
              <w:rPr>
                <w:noProof/>
                <w:webHidden/>
              </w:rPr>
              <w:fldChar w:fldCharType="end"/>
            </w:r>
          </w:hyperlink>
        </w:p>
        <w:p w14:paraId="5EB11A6B" w14:textId="6079D94C" w:rsidR="00B61988" w:rsidRDefault="00383531" w:rsidP="00B61988">
          <w:pPr>
            <w:pStyle w:val="TOC1"/>
            <w:tabs>
              <w:tab w:val="right" w:leader="dot" w:pos="9350"/>
            </w:tabs>
            <w:spacing w:after="0" w:line="276" w:lineRule="auto"/>
            <w:rPr>
              <w:rFonts w:eastAsiaTheme="minorEastAsia"/>
              <w:noProof/>
            </w:rPr>
          </w:pPr>
          <w:hyperlink w:anchor="_Toc38958200" w:history="1">
            <w:r w:rsidR="00B61988" w:rsidRPr="005030B7">
              <w:rPr>
                <w:rStyle w:val="Hyperlink"/>
                <w:noProof/>
              </w:rPr>
              <w:t>References</w:t>
            </w:r>
            <w:r w:rsidR="00B61988">
              <w:rPr>
                <w:noProof/>
                <w:webHidden/>
              </w:rPr>
              <w:tab/>
            </w:r>
            <w:r w:rsidR="00B61988">
              <w:rPr>
                <w:noProof/>
                <w:webHidden/>
              </w:rPr>
              <w:fldChar w:fldCharType="begin"/>
            </w:r>
            <w:r w:rsidR="00B61988">
              <w:rPr>
                <w:noProof/>
                <w:webHidden/>
              </w:rPr>
              <w:instrText xml:space="preserve"> PAGEREF _Toc38958200 \h </w:instrText>
            </w:r>
            <w:r w:rsidR="00B61988">
              <w:rPr>
                <w:noProof/>
                <w:webHidden/>
              </w:rPr>
            </w:r>
            <w:r w:rsidR="00B61988">
              <w:rPr>
                <w:noProof/>
                <w:webHidden/>
              </w:rPr>
              <w:fldChar w:fldCharType="separate"/>
            </w:r>
            <w:r w:rsidR="00B61988">
              <w:rPr>
                <w:noProof/>
                <w:webHidden/>
              </w:rPr>
              <w:t>34</w:t>
            </w:r>
            <w:r w:rsidR="00B61988">
              <w:rPr>
                <w:noProof/>
                <w:webHidden/>
              </w:rPr>
              <w:fldChar w:fldCharType="end"/>
            </w:r>
          </w:hyperlink>
        </w:p>
        <w:p w14:paraId="2650050C" w14:textId="4B4F5BAE" w:rsidR="004D78EE" w:rsidRDefault="00C05491" w:rsidP="00B61988">
          <w:pPr>
            <w:spacing w:after="0" w:line="276" w:lineRule="auto"/>
            <w:rPr>
              <w:b/>
              <w:bCs/>
              <w:noProof/>
              <w:sz w:val="2"/>
              <w:szCs w:val="2"/>
            </w:rPr>
          </w:pPr>
          <w:r>
            <w:rPr>
              <w:b/>
              <w:bCs/>
              <w:noProof/>
            </w:rPr>
            <w:fldChar w:fldCharType="end"/>
          </w:r>
        </w:p>
      </w:sdtContent>
    </w:sdt>
    <w:p w14:paraId="595CE034" w14:textId="77777777" w:rsidR="00B61988" w:rsidRDefault="00B61988">
      <w:pPr>
        <w:rPr>
          <w:rStyle w:val="Heading1Char"/>
        </w:rPr>
      </w:pPr>
      <w:bookmarkStart w:id="0" w:name="_Toc38958165"/>
      <w:r>
        <w:rPr>
          <w:rStyle w:val="Heading1Char"/>
        </w:rPr>
        <w:br w:type="page"/>
      </w:r>
    </w:p>
    <w:p w14:paraId="2BF12CEE" w14:textId="0BB27C72" w:rsidR="00DC3C15" w:rsidRPr="00C05491" w:rsidRDefault="00182D8E" w:rsidP="00310D11">
      <w:pPr>
        <w:spacing w:line="240" w:lineRule="auto"/>
        <w:rPr>
          <w:b/>
          <w:bCs/>
          <w:noProof/>
          <w:sz w:val="2"/>
          <w:szCs w:val="2"/>
        </w:rPr>
      </w:pPr>
      <w:r w:rsidRPr="00182D8E">
        <w:rPr>
          <w:rStyle w:val="Heading1Char"/>
        </w:rPr>
        <w:lastRenderedPageBreak/>
        <w:t>Introduction</w:t>
      </w:r>
      <w:bookmarkEnd w:id="0"/>
    </w:p>
    <w:p w14:paraId="184795E3" w14:textId="6D65B907" w:rsidR="000A14DF" w:rsidRPr="00310D11" w:rsidRDefault="000A14DF" w:rsidP="00310D11">
      <w:pPr>
        <w:spacing w:line="240" w:lineRule="auto"/>
        <w:rPr>
          <w:b/>
          <w:sz w:val="2"/>
        </w:rPr>
      </w:pPr>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EEA5B4C" w14:textId="421602CE" w:rsidR="004D78EE" w:rsidRDefault="004D78EE" w:rsidP="004D78EE">
      <w:pPr>
        <w:pStyle w:val="Heading1"/>
      </w:pPr>
      <w:bookmarkStart w:id="1" w:name="_Toc38958166"/>
      <w:r>
        <w:t>Required Software</w:t>
      </w:r>
      <w:bookmarkEnd w:id="1"/>
    </w:p>
    <w:p w14:paraId="61767512" w14:textId="289DB937" w:rsidR="004D78EE" w:rsidRPr="004D78EE" w:rsidRDefault="004D78EE" w:rsidP="004D78EE">
      <w:r>
        <w:t xml:space="preserve">If running and editing AOX_BalCal in the MATLAB environment, MATLAB version 9.7 (R2019b) and the Statistics and Machine Learning Toolbox (version 11.6) are required. Using AOX_BalCal as a standalone application requires </w:t>
      </w:r>
      <w:r w:rsidRPr="004D78EE">
        <w:t>version 9.7 (R2019b) of the MATLAB Runtime</w:t>
      </w:r>
      <w:r>
        <w:t>. If not already installed, the MATLAB runtime will be added during the standalone application i</w:t>
      </w:r>
      <w:r w:rsidRPr="004D78EE">
        <w:t>nstallation</w:t>
      </w:r>
      <w:r>
        <w:t xml:space="preserve">. </w:t>
      </w:r>
    </w:p>
    <w:p w14:paraId="62E513FC" w14:textId="043FC1C9" w:rsidR="000A14DF" w:rsidRPr="000A14DF" w:rsidRDefault="000A14DF" w:rsidP="00310D11">
      <w:pPr>
        <w:pStyle w:val="Heading1"/>
        <w:spacing w:before="0" w:after="160" w:line="240" w:lineRule="auto"/>
      </w:pPr>
      <w:bookmarkStart w:id="2" w:name="_Toc38958167"/>
      <w:r>
        <w:lastRenderedPageBreak/>
        <w:t>GUI Overview</w:t>
      </w:r>
      <w:bookmarkEnd w:id="2"/>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3" w:name="_Toc38958168"/>
      <w:r>
        <w:t>GUI Sections</w:t>
      </w:r>
      <w:bookmarkEnd w:id="3"/>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lastRenderedPageBreak/>
        <w:t>The following sections detail the options within each of these panels.</w:t>
      </w:r>
    </w:p>
    <w:p w14:paraId="1DFC970E" w14:textId="54DABE8E" w:rsidR="00FB5F44" w:rsidRDefault="00FB5F44" w:rsidP="00FB5F44">
      <w:pPr>
        <w:pStyle w:val="Heading2"/>
      </w:pPr>
      <w:bookmarkStart w:id="4" w:name="_Toc38958169"/>
      <w:r>
        <w:t>Action Panel</w:t>
      </w:r>
      <w:bookmarkEnd w:id="4"/>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5" w:name="_Toc38958170"/>
      <w:r>
        <w:t>Algebraic Model Type Panel</w:t>
      </w:r>
      <w:bookmarkEnd w:id="5"/>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 xml:space="preserve">Full </w:t>
      </w:r>
      <w:proofErr w:type="spellStart"/>
      <w:r>
        <w:rPr>
          <w:b/>
          <w:bCs/>
        </w:rPr>
        <w:t>Eqns</w:t>
      </w:r>
      <w:proofErr w:type="spellEnd"/>
      <w:r>
        <w:rPr>
          <w:b/>
          <w:bCs/>
        </w:rPr>
        <w:t>:</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5"/>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 xml:space="preserve">Truncated </w:t>
      </w:r>
      <w:proofErr w:type="spellStart"/>
      <w:r>
        <w:rPr>
          <w:b/>
          <w:bCs/>
        </w:rPr>
        <w:t>Eqns</w:t>
      </w:r>
      <w:proofErr w:type="spellEnd"/>
      <w:r>
        <w:rPr>
          <w:b/>
          <w:bCs/>
        </w:rPr>
        <w:t xml:space="preserve">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 xml:space="preserve">Truncated </w:t>
      </w:r>
      <w:proofErr w:type="spellStart"/>
      <w:r w:rsidR="007724FC">
        <w:rPr>
          <w:b/>
          <w:bCs/>
        </w:rPr>
        <w:t>Eqn</w:t>
      </w:r>
      <w:proofErr w:type="spellEnd"/>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6"/>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 xml:space="preserve">Linear </w:t>
      </w:r>
      <w:proofErr w:type="spellStart"/>
      <w:r>
        <w:rPr>
          <w:b/>
          <w:bCs/>
        </w:rPr>
        <w:t>Eqns</w:t>
      </w:r>
      <w:proofErr w:type="spellEnd"/>
      <w:r>
        <w:rPr>
          <w:b/>
          <w:bCs/>
        </w:rPr>
        <w:t>:</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7"/>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 xml:space="preserve">Custom </w:t>
      </w:r>
      <w:proofErr w:type="spellStart"/>
      <w:r>
        <w:rPr>
          <w:b/>
          <w:bCs/>
        </w:rPr>
        <w:t>Eqn</w:t>
      </w:r>
      <w:proofErr w:type="spellEnd"/>
      <w:r>
        <w:rPr>
          <w:b/>
          <w:bCs/>
        </w:rPr>
        <w:t xml:space="preserve">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 xml:space="preserve">Custom </w:t>
      </w:r>
      <w:proofErr w:type="spellStart"/>
      <w:r w:rsidR="00930E7E" w:rsidRPr="00C8445D">
        <w:rPr>
          <w:b/>
          <w:bCs/>
        </w:rPr>
        <w:t>Eqn</w:t>
      </w:r>
      <w:proofErr w:type="spellEnd"/>
      <w:r w:rsidR="00930E7E" w:rsidRPr="00C8445D">
        <w:rPr>
          <w:b/>
          <w:bCs/>
        </w:rPr>
        <w:t xml:space="preserve">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 xml:space="preserve">Balance Type </w:t>
      </w:r>
      <w:proofErr w:type="spellStart"/>
      <w:r>
        <w:rPr>
          <w:b/>
          <w:bCs/>
        </w:rPr>
        <w:t>Eqns</w:t>
      </w:r>
      <w:proofErr w:type="spellEnd"/>
      <w:r>
        <w:rPr>
          <w:b/>
          <w:bCs/>
        </w:rPr>
        <w:t>:</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proofErr w:type="spellStart"/>
      <w:r w:rsidR="00930E7E" w:rsidRPr="008B2169">
        <w:rPr>
          <w:i/>
          <w:iCs/>
        </w:rPr>
        <w:t>R</w:t>
      </w:r>
      <w:r w:rsidR="00930E7E">
        <w:rPr>
          <w:i/>
          <w:iCs/>
          <w:vertAlign w:val="subscript"/>
        </w:rPr>
        <w:t>j</w:t>
      </w:r>
      <w:proofErr w:type="spellEnd"/>
      <w:r w:rsidR="00930E7E">
        <w:rPr>
          <w:i/>
          <w:iCs/>
          <w:vertAlign w:val="subscript"/>
        </w:rPr>
        <w:t xml:space="preserve"> </w:t>
      </w:r>
      <w:r w:rsidR="00930E7E">
        <w:t xml:space="preserve">and </w:t>
      </w:r>
      <w:r w:rsidR="00930E7E">
        <w:rPr>
          <w:i/>
          <w:iCs/>
        </w:rPr>
        <w:t xml:space="preserve">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proofErr w:type="spellStart"/>
      <w:proofErr w:type="gramStart"/>
      <w:r w:rsidR="00930E7E" w:rsidRPr="008B2169">
        <w:rPr>
          <w:i/>
          <w:iCs/>
        </w:rPr>
        <w:t>R</w:t>
      </w:r>
      <w:r w:rsidR="00930E7E">
        <w:rPr>
          <w:i/>
          <w:iCs/>
          <w:vertAlign w:val="subscript"/>
        </w:rPr>
        <w:t>j</w:t>
      </w:r>
      <w:proofErr w:type="spellEnd"/>
      <w:r w:rsidR="00930E7E">
        <w:rPr>
          <w:i/>
          <w:iCs/>
          <w:vertAlign w:val="subscript"/>
        </w:rPr>
        <w:t xml:space="preserve"> </w:t>
      </w:r>
      <w:r w:rsidR="00930E7E">
        <w:rPr>
          <w:i/>
          <w:iCs/>
        </w:rPr>
        <w:t>,</w:t>
      </w:r>
      <w:proofErr w:type="gramEnd"/>
      <w:r w:rsidR="00930E7E">
        <w:rPr>
          <w:i/>
          <w:iCs/>
        </w:rPr>
        <w:t xml:space="preserve"> 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proofErr w:type="spellStart"/>
      <w:r w:rsidR="00930E7E" w:rsidRPr="008B2169">
        <w:rPr>
          <w:i/>
          <w:iCs/>
        </w:rPr>
        <w:t>R</w:t>
      </w:r>
      <w:r w:rsidR="0098458A">
        <w:rPr>
          <w:i/>
          <w:iCs/>
          <w:vertAlign w:val="subscript"/>
        </w:rPr>
        <w:t>q</w:t>
      </w:r>
      <w:proofErr w:type="spellEnd"/>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6" w:name="_Toc38958171"/>
      <w:r>
        <w:t xml:space="preserve">GRBF </w:t>
      </w:r>
      <w:r w:rsidR="0027791E">
        <w:t>Addition Panel</w:t>
      </w:r>
      <w:bookmarkEnd w:id="6"/>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w:t>
      </w:r>
      <w:proofErr w:type="gramStart"/>
      <w:r>
        <w:t>calibration</w:t>
      </w:r>
      <w:proofErr w:type="gramEnd"/>
      <w:r>
        <w:t xml:space="preserve">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5975C612" w:rsidR="00EC64F5" w:rsidRDefault="00EC64F5" w:rsidP="00EC64F5">
      <w:pPr>
        <w:pStyle w:val="ListParagraph"/>
        <w:numPr>
          <w:ilvl w:val="1"/>
          <w:numId w:val="6"/>
        </w:numPr>
      </w:pPr>
      <w:proofErr w:type="spellStart"/>
      <w:r>
        <w:rPr>
          <w:b/>
          <w:bCs/>
        </w:rPr>
        <w:t>VIF</w:t>
      </w:r>
      <w:proofErr w:type="spellEnd"/>
      <w:r>
        <w:rPr>
          <w:b/>
          <w:bCs/>
        </w:rPr>
        <w:t xml:space="preserve"> + Prediction Interval Termination:</w:t>
      </w:r>
      <w:r>
        <w:t xml:space="preserve"> Halt GRBF addition based on increasing mean Prediction Interval for calibration datapoints or when no GRBFs can be added without exceeding the </w:t>
      </w:r>
      <w:proofErr w:type="spellStart"/>
      <w:r>
        <w:t>VIF</w:t>
      </w:r>
      <w:proofErr w:type="spellEnd"/>
      <w:r>
        <w:t xml:space="preserve">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163C8027" w14:textId="33FCE6DF" w:rsidR="00CA1842" w:rsidRDefault="00CA1842" w:rsidP="00CA1842">
      <w:pPr>
        <w:ind w:left="1440"/>
      </w:pPr>
      <w:r w:rsidRPr="00CA1842">
        <w:t xml:space="preserve">During testing, the </w:t>
      </w:r>
      <w:proofErr w:type="spellStart"/>
      <w:r w:rsidRPr="00CA1842">
        <w:t>VIF</w:t>
      </w:r>
      <w:proofErr w:type="spellEnd"/>
      <w:r w:rsidRPr="00CA1842">
        <w:t xml:space="preserve"> termination limit was quickly reached and is not recommended if generating a model of only GRBFs or using GRBFs to capture major features not included in the initial polynomial model. If unique validation data is present which is</w:t>
      </w:r>
      <w:r>
        <w:t xml:space="preserve"> </w:t>
      </w:r>
      <w:r w:rsidRPr="00CA1842">
        <w:t>representative of the domain of interest for the model, the validation error termination method is recommended. If quality validation data is not available, the PRESS statistic termination scheme is the recommended alternative. In instances where the results for validation error or PRESS statistic termination are not satisfactory, the mean prediction interval termination scheme may be applied. The user should be aware, however, that the model may be more susceptible to overfitting the calibration data with this method.</w:t>
      </w:r>
    </w:p>
    <w:p w14:paraId="7EC92AE9" w14:textId="53006E4D" w:rsidR="00F8561F" w:rsidRDefault="00EC64F5" w:rsidP="00EC64F5">
      <w:pPr>
        <w:pStyle w:val="ListParagraph"/>
        <w:numPr>
          <w:ilvl w:val="0"/>
          <w:numId w:val="6"/>
        </w:numPr>
      </w:pPr>
      <w:r>
        <w:rPr>
          <w:b/>
          <w:bCs/>
        </w:rPr>
        <w:t xml:space="preserve">Max </w:t>
      </w:r>
      <w:proofErr w:type="spellStart"/>
      <w:r>
        <w:rPr>
          <w:b/>
          <w:bCs/>
        </w:rPr>
        <w:t>VIF</w:t>
      </w:r>
      <w:proofErr w:type="spellEnd"/>
      <w:r>
        <w:rPr>
          <w:b/>
          <w:bCs/>
        </w:rPr>
        <w:t xml:space="preserve"> Threshold: </w:t>
      </w:r>
      <w:r>
        <w:t xml:space="preserve">Limit for maximum </w:t>
      </w:r>
      <w:proofErr w:type="spellStart"/>
      <w:r>
        <w:t>VIF</w:t>
      </w:r>
      <w:proofErr w:type="spellEnd"/>
      <w:r>
        <w:t xml:space="preserve"> for predictor terms in model if </w:t>
      </w:r>
      <w:proofErr w:type="spellStart"/>
      <w:r>
        <w:rPr>
          <w:b/>
          <w:bCs/>
        </w:rPr>
        <w:t>VIF</w:t>
      </w:r>
      <w:proofErr w:type="spellEnd"/>
      <w:r>
        <w:rPr>
          <w:b/>
          <w:bCs/>
        </w:rPr>
        <w:t xml:space="preserve"> + Prediction Interval Termination </w:t>
      </w:r>
      <w:r>
        <w:t xml:space="preserve">is selected. If adding GRBFs to a polynomial model and the polynomial model already exceeds the </w:t>
      </w:r>
      <w:proofErr w:type="spellStart"/>
      <w:r>
        <w:t>VIF</w:t>
      </w:r>
      <w:proofErr w:type="spellEnd"/>
      <w:r>
        <w:t xml:space="preserve">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7" w:name="_Toc38958172"/>
      <w:r>
        <w:lastRenderedPageBreak/>
        <w:t>Calibration</w:t>
      </w:r>
      <w:r w:rsidR="00430CDD">
        <w:t>/Validation/Approximation</w:t>
      </w:r>
      <w:r>
        <w:t xml:space="preserve"> Panel</w:t>
      </w:r>
      <w:bookmarkEnd w:id="7"/>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proofErr w:type="gramStart"/>
      <w:r>
        <w:t>or .</w:t>
      </w:r>
      <w:proofErr w:type="spellStart"/>
      <w:r>
        <w:t>cal</w:t>
      </w:r>
      <w:proofErr w:type="spellEnd"/>
      <w:proofErr w:type="gramEnd"/>
      <w:r>
        <w:t>, .</w:t>
      </w:r>
      <w:proofErr w:type="spellStart"/>
      <w:r>
        <w:t>val</w:t>
      </w:r>
      <w:proofErr w:type="spellEnd"/>
      <w:r>
        <w:t>,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 xml:space="preserve">AOX_BalCal </w:t>
      </w:r>
      <w:proofErr w:type="gramStart"/>
      <w:r w:rsidR="0027791E">
        <w:t>produces</w:t>
      </w:r>
      <w:r>
        <w:t xml:space="preserve"> </w:t>
      </w:r>
      <w:r w:rsidR="0027791E">
        <w:t>.</w:t>
      </w:r>
      <w:proofErr w:type="spellStart"/>
      <w:r w:rsidR="0027791E">
        <w:t>cal</w:t>
      </w:r>
      <w:proofErr w:type="spellEnd"/>
      <w:proofErr w:type="gramEnd"/>
      <w:r>
        <w:t>, .</w:t>
      </w:r>
      <w:proofErr w:type="spellStart"/>
      <w:r>
        <w:t>val</w:t>
      </w:r>
      <w:proofErr w:type="spellEnd"/>
      <w:r>
        <w:t xml:space="preserve">,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 xml:space="preserve">The number of predictor variables may be greater than or equal to the number of </w:t>
      </w:r>
      <w:proofErr w:type="gramStart"/>
      <w:r w:rsidR="0059697A">
        <w:t>component</w:t>
      </w:r>
      <w:proofErr w:type="gramEnd"/>
      <w:r w:rsidR="0059697A">
        <w:t xml:space="preserve">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8" w:name="_Toc38958173"/>
      <w:r>
        <w:lastRenderedPageBreak/>
        <w:t>Model Options</w:t>
      </w:r>
      <w:bookmarkEnd w:id="8"/>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54E16721"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r w:rsidR="00CA1842">
        <w:t>. The options are listed in order of increasing computation cost</w:t>
      </w:r>
      <w:r>
        <w:t>:</w:t>
      </w:r>
    </w:p>
    <w:p w14:paraId="57ABAD63" w14:textId="366C9E11"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r w:rsidR="00CA1842">
        <w:t>.</w:t>
      </w:r>
    </w:p>
    <w:p w14:paraId="7CFF28F1" w14:textId="3B88DDB2" w:rsidR="004227FC" w:rsidRDefault="004227FC" w:rsidP="004227FC">
      <w:pPr>
        <w:pStyle w:val="ListParagraph"/>
        <w:numPr>
          <w:ilvl w:val="1"/>
          <w:numId w:val="8"/>
        </w:numPr>
      </w:pPr>
      <w:proofErr w:type="spellStart"/>
      <w:r>
        <w:rPr>
          <w:b/>
          <w:bCs/>
        </w:rPr>
        <w:t>SVD</w:t>
      </w:r>
      <w:proofErr w:type="spellEnd"/>
      <w:r>
        <w:rPr>
          <w:b/>
          <w:bCs/>
        </w:rPr>
        <w:t xml:space="preserve"> for Non-Singularity (Permitted Math Model):</w:t>
      </w:r>
      <w:r w:rsidR="003525A4">
        <w:rPr>
          <w:b/>
          <w:bCs/>
        </w:rPr>
        <w:t xml:space="preserve"> </w:t>
      </w:r>
      <w:r w:rsidR="003525A4" w:rsidRPr="003525A4">
        <w:t>Singular Value Decomposition (</w:t>
      </w:r>
      <w:proofErr w:type="spellStart"/>
      <w:r w:rsidRPr="003525A4">
        <w:t>SVD</w:t>
      </w:r>
      <w:proofErr w:type="spellEnd"/>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r w:rsidR="00CA1842">
        <w:t xml:space="preserve"> The permitted model is the recommended minimum refinement that should be </w:t>
      </w:r>
      <w:r w:rsidR="00AF790F">
        <w:t>performed</w:t>
      </w:r>
      <w:r w:rsidR="00CA1842">
        <w:t xml:space="preserve"> for a polynomial model. </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 xml:space="preserve">applies constraints on maximum </w:t>
      </w:r>
      <w:proofErr w:type="spellStart"/>
      <w:r w:rsidR="005B4B77">
        <w:t>VIF</w:t>
      </w:r>
      <w:proofErr w:type="spellEnd"/>
      <w:r w:rsidR="005B4B77">
        <w:t xml:space="preserve"> and term significance to the permitted math model. This option applies the constraints using </w:t>
      </w:r>
      <w:proofErr w:type="spellStart"/>
      <w:r w:rsidR="005B4B77">
        <w:t>BALFIT’s</w:t>
      </w:r>
      <w:proofErr w:type="spellEnd"/>
      <w:r w:rsidR="005B4B77">
        <w:t xml:space="preserve">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w:t>
      </w:r>
      <w:proofErr w:type="spellStart"/>
      <w:r>
        <w:t>VIF</w:t>
      </w:r>
      <w:proofErr w:type="spellEnd"/>
      <w:r>
        <w:t xml:space="preserve">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proofErr w:type="spellStart"/>
      <w:r>
        <w:rPr>
          <w:b/>
          <w:bCs/>
        </w:rPr>
        <w:t>SVD</w:t>
      </w:r>
      <w:proofErr w:type="spellEnd"/>
      <w:r>
        <w:rPr>
          <w:b/>
          <w:bCs/>
        </w:rPr>
        <w:t xml:space="preserve"> ‘Zero’ Threshold (% Capacity): </w:t>
      </w:r>
      <w:r w:rsidR="00297EE1">
        <w:t xml:space="preserve">Input is used when generating the Permitted Model. This input sets a threshold as a percentage of gage output capacity. If gage output capacities are not </w:t>
      </w:r>
      <w:r w:rsidR="00297EE1">
        <w:lastRenderedPageBreak/>
        <w:t>found in the input data file, the maximum magnitudes from raw gage outputs are considered the capacity. When generating the permitted model, gage output differences below this threshold are temporarily set to zero. The selected polynomial terms are generated from the set of gage output differences</w:t>
      </w:r>
      <w:r w:rsidR="003525A4">
        <w:t xml:space="preserve"> with the threshold applied</w:t>
      </w:r>
      <w:r w:rsidR="00297EE1">
        <w:t xml:space="preserve">. </w:t>
      </w:r>
      <w:proofErr w:type="spellStart"/>
      <w:r w:rsidR="00297EE1">
        <w:t>SVD</w:t>
      </w:r>
      <w:proofErr w:type="spellEnd"/>
      <w:r w:rsidR="00297EE1">
        <w:t xml:space="preserve"> is applied to these polynomial terms to test for linear independence. Lowering the threshold will allow more terms to be included in the permitted model. If </w:t>
      </w:r>
      <w:proofErr w:type="spellStart"/>
      <w:r w:rsidR="00297EE1">
        <w:t>SVD</w:t>
      </w:r>
      <w:proofErr w:type="spellEnd"/>
      <w:r w:rsidR="00297EE1">
        <w:t xml:space="preserve">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w:t>
      </w:r>
      <w:proofErr w:type="spellStart"/>
      <w:r>
        <w:t>VIF</w:t>
      </w:r>
      <w:proofErr w:type="spellEnd"/>
      <w:r>
        <w:t xml:space="preserve">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79CFDD60"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w:t>
      </w:r>
      <w:proofErr w:type="spellStart"/>
      <w:r w:rsidR="004817CF">
        <w:t>VIF</w:t>
      </w:r>
      <w:proofErr w:type="spellEnd"/>
      <w:r w:rsidR="004817CF">
        <w:t xml:space="preserve"> and term significance constraints</w:t>
      </w:r>
      <w:r w:rsidR="00CA1842">
        <w:t>.</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w:t>
      </w:r>
      <w:proofErr w:type="spellStart"/>
      <w:r>
        <w:t>VIF</w:t>
      </w:r>
      <w:proofErr w:type="spellEnd"/>
      <w:r>
        <w:t xml:space="preserve">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9" w:name="_Toc38958174"/>
      <w:r>
        <w:lastRenderedPageBreak/>
        <w:t>Outputs</w:t>
      </w:r>
      <w:bookmarkEnd w:id="9"/>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354591D9" w:rsidR="0094036C" w:rsidRPr="00CA1842" w:rsidRDefault="00E96569" w:rsidP="00675791">
      <w:r>
        <w:rPr>
          <w:b/>
          <w:bCs/>
        </w:rPr>
        <w:br w:type="page"/>
      </w:r>
      <w:r w:rsidR="0094036C">
        <w:rPr>
          <w:b/>
          <w:bCs/>
        </w:rPr>
        <w:lastRenderedPageBreak/>
        <w:t>Plot Outputs</w:t>
      </w:r>
      <w:r w:rsidR="00CA1842">
        <w:rPr>
          <w:b/>
          <w:bCs/>
        </w:rPr>
        <w:t xml:space="preserve">: </w:t>
      </w:r>
      <w:r w:rsidR="00CA1842">
        <w:t>The following plots are not saved automatically but may be saved by the user in the figure window</w:t>
      </w:r>
      <w:r w:rsidR="00A17FAE">
        <w:t xml:space="preserve"> under the ‘File’ dropdown menu</w:t>
      </w:r>
      <w:r w:rsidR="00CA1842">
        <w:t xml:space="preserve">. </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w:t>
      </w:r>
      <w:proofErr w:type="gramStart"/>
      <w:r>
        <w:rPr>
          <w:b/>
          <w:bCs/>
        </w:rPr>
        <w:t xml:space="preserve">Model </w:t>
      </w:r>
      <w:r>
        <w:t>.</w:t>
      </w:r>
      <w:r>
        <w:rPr>
          <w:b/>
          <w:bCs/>
        </w:rPr>
        <w:t>mat</w:t>
      </w:r>
      <w:proofErr w:type="gramEnd"/>
      <w:r>
        <w:rPr>
          <w:b/>
          <w:bCs/>
        </w:rPr>
        <w:t xml:space="preserve">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w:t>
      </w:r>
      <w:proofErr w:type="gramStart"/>
      <w:r>
        <w:t>save .</w:t>
      </w:r>
      <w:proofErr w:type="spellStart"/>
      <w:r>
        <w:t>cal</w:t>
      </w:r>
      <w:proofErr w:type="spellEnd"/>
      <w:proofErr w:type="gramEnd"/>
      <w:r>
        <w:t>, .</w:t>
      </w:r>
      <w:proofErr w:type="spellStart"/>
      <w:r>
        <w:t>val</w:t>
      </w:r>
      <w:proofErr w:type="spellEnd"/>
      <w:r>
        <w:t xml:space="preserve">,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w:t>
      </w:r>
      <w:proofErr w:type="spellStart"/>
      <w:r>
        <w:t>BALFIT’s</w:t>
      </w:r>
      <w:proofErr w:type="spellEnd"/>
      <w:r>
        <w:t xml:space="preserve"> non-iterative mode. Based on </w:t>
      </w:r>
      <w:proofErr w:type="spellStart"/>
      <w:r>
        <w:t>BALFIT’s</w:t>
      </w:r>
      <w:proofErr w:type="spellEnd"/>
      <w:r>
        <w:t xml:space="preserve">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w:t>
      </w:r>
      <w:proofErr w:type="spellStart"/>
      <w:r>
        <w:rPr>
          <w:b/>
          <w:bCs/>
        </w:rPr>
        <w:t>Eqn</w:t>
      </w:r>
      <w:proofErr w:type="spellEnd"/>
      <w:r>
        <w:rPr>
          <w:b/>
          <w:bCs/>
        </w:rPr>
        <w:t xml:space="preserve">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10" w:name="_Toc38958175"/>
      <w:r>
        <w:t>Other Buttons</w:t>
      </w:r>
      <w:bookmarkEnd w:id="10"/>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Load the GUI settings for AOX_BalCal from a .</w:t>
      </w:r>
      <w:proofErr w:type="spellStart"/>
      <w:r>
        <w:t>ini</w:t>
      </w:r>
      <w:proofErr w:type="spellEnd"/>
      <w:r>
        <w:t xml:space="preserve"> file. If the input data is saved using the </w:t>
      </w:r>
      <w:r>
        <w:rPr>
          <w:b/>
          <w:bCs/>
        </w:rPr>
        <w:t xml:space="preserve">Save Input Data to Output Location </w:t>
      </w:r>
      <w:r>
        <w:t>option in the Outputs panel, the settings for the run are also saved in a .</w:t>
      </w:r>
      <w:proofErr w:type="spellStart"/>
      <w:r>
        <w:t>ini</w:t>
      </w:r>
      <w:proofErr w:type="spellEnd"/>
      <w:r>
        <w:t xml:space="preserve">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1" w:name="_Toc38958176"/>
      <w:r>
        <w:t>General Function Approximation GUI Differences:</w:t>
      </w:r>
      <w:bookmarkEnd w:id="11"/>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2" w:name="_Toc38958177"/>
      <w:r>
        <w:t xml:space="preserve">Balance Calibration </w:t>
      </w:r>
      <w:r w:rsidR="00767344">
        <w:t>Input File Considerations</w:t>
      </w:r>
      <w:bookmarkEnd w:id="12"/>
    </w:p>
    <w:p w14:paraId="23A0375C" w14:textId="64966071" w:rsidR="00767344" w:rsidRDefault="00767344" w:rsidP="00767344">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xml:space="preserve">,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w:t>
      </w:r>
      <w:proofErr w:type="spellStart"/>
      <w:r>
        <w:t>BALANCE_NAME</w:t>
      </w:r>
      <w:proofErr w:type="spellEnd"/>
      <w:r>
        <w:t>”.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310D11">
      <w:pPr>
        <w:pStyle w:val="Heading1"/>
        <w:spacing w:before="0" w:after="160" w:line="240" w:lineRule="auto"/>
      </w:pPr>
      <w:bookmarkStart w:id="13" w:name="_Toc38958178"/>
      <w:r>
        <w:lastRenderedPageBreak/>
        <w:t>Balance Calibration Mode File Outputs</w:t>
      </w:r>
      <w:bookmarkEnd w:id="13"/>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4" w:name="_Toc38958179"/>
      <w:r>
        <w:t>Algebraic and GRBF Calibration Outputs</w:t>
      </w:r>
      <w:bookmarkEnd w:id="14"/>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03460" cy="2786088"/>
                    </a:xfrm>
                    <a:prstGeom prst="rect">
                      <a:avLst/>
                    </a:prstGeom>
                  </pic:spPr>
                </pic:pic>
              </a:graphicData>
            </a:graphic>
          </wp:inline>
        </w:drawing>
      </w:r>
    </w:p>
    <w:p w14:paraId="123B7EE8" w14:textId="696215A4" w:rsidR="00187A07" w:rsidRDefault="00187A07" w:rsidP="00187A07">
      <w:pPr>
        <w:pStyle w:val="ListParagraph"/>
        <w:numPr>
          <w:ilvl w:val="0"/>
          <w:numId w:val="12"/>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w:t>
      </w:r>
      <w:r w:rsidR="0051127A">
        <w:t xml:space="preserve">(including GRBFs) </w:t>
      </w:r>
      <w:r>
        <w:t xml:space="preserve">needed to run in </w:t>
      </w:r>
      <w:r w:rsidR="00807C7F">
        <w:t xml:space="preserve">the </w:t>
      </w:r>
      <w:r>
        <w:t>standalone approximation program</w:t>
      </w:r>
      <w:r w:rsidR="0051127A">
        <w:t>.</w:t>
      </w:r>
      <w:r>
        <w:t xml:space="preserve">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5" w:name="_Toc38958180"/>
      <w:r w:rsidRPr="00D31BB5">
        <w:lastRenderedPageBreak/>
        <w:t>Calibration Algebraic Section Outputs</w:t>
      </w:r>
      <w:bookmarkEnd w:id="15"/>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6" w:name="_Toc38958181"/>
      <w:r w:rsidRPr="00D31BB5">
        <w:t xml:space="preserve">Calibration </w:t>
      </w:r>
      <w:r>
        <w:t>GRBF</w:t>
      </w:r>
      <w:r w:rsidRPr="00D31BB5">
        <w:t xml:space="preserve"> Section Outputs</w:t>
      </w:r>
      <w:bookmarkEnd w:id="16"/>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7" w:name="_Toc38958182"/>
      <w:r>
        <w:t>Algebraic and GRBF Validation Outputs</w:t>
      </w:r>
      <w:bookmarkEnd w:id="17"/>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8" w:name="_Toc38958183"/>
      <w:r>
        <w:t xml:space="preserve">Validation </w:t>
      </w:r>
      <w:r w:rsidRPr="00D31BB5">
        <w:t>Algebraic Section Outputs</w:t>
      </w:r>
      <w:bookmarkEnd w:id="18"/>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9" w:name="_Toc38958184"/>
      <w:r>
        <w:t>Validation GRBF</w:t>
      </w:r>
      <w:r w:rsidRPr="00D31BB5">
        <w:t xml:space="preserve"> Section Outputs</w:t>
      </w:r>
      <w:bookmarkEnd w:id="19"/>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20" w:name="_Toc38958185"/>
      <w:r>
        <w:t xml:space="preserve">Approximation </w:t>
      </w:r>
      <w:r w:rsidRPr="00D31BB5">
        <w:t>Algebraic Section Outputs</w:t>
      </w:r>
      <w:bookmarkEnd w:id="20"/>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1" w:name="_Toc38958186"/>
      <w:r>
        <w:t>Approximation GRBF</w:t>
      </w:r>
      <w:r w:rsidRPr="00D31BB5">
        <w:t xml:space="preserve"> Section Outputs</w:t>
      </w:r>
      <w:bookmarkEnd w:id="21"/>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310D11">
      <w:pPr>
        <w:pStyle w:val="Heading1"/>
        <w:spacing w:after="160" w:line="240" w:lineRule="auto"/>
      </w:pPr>
      <w:bookmarkStart w:id="22" w:name="_Toc38958187"/>
      <w:r>
        <w:t>General Function Input File Considerations</w:t>
      </w:r>
      <w:bookmarkEnd w:id="22"/>
    </w:p>
    <w:p w14:paraId="6E122499" w14:textId="2A218DD1" w:rsidR="00187A07" w:rsidRDefault="00187A07" w:rsidP="00187A07">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310D11">
      <w:pPr>
        <w:pStyle w:val="Heading1"/>
        <w:spacing w:after="160" w:line="240" w:lineRule="auto"/>
      </w:pPr>
      <w:bookmarkStart w:id="23" w:name="_Toc38958188"/>
      <w:r>
        <w:lastRenderedPageBreak/>
        <w:t>General Function Approximation Mode File Outputs</w:t>
      </w:r>
      <w:bookmarkEnd w:id="23"/>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4" w:name="_Toc38958189"/>
      <w:r>
        <w:t>Algebraic and GRBF Calibration Outputs</w:t>
      </w:r>
      <w:bookmarkEnd w:id="24"/>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needed to run in standalone approximation program (including GRBFs if run).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62D97933" w14:textId="77777777" w:rsidR="00D721FF" w:rsidRPr="00D31BB5" w:rsidRDefault="00D721FF" w:rsidP="00D721FF">
      <w:pPr>
        <w:pStyle w:val="Heading2"/>
      </w:pPr>
      <w:bookmarkStart w:id="25" w:name="_Toc38958190"/>
      <w:r w:rsidRPr="00D31BB5">
        <w:t>Calibration Algebraic Section Outputs</w:t>
      </w:r>
      <w:bookmarkEnd w:id="25"/>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6" w:name="_Toc38958191"/>
      <w:r w:rsidRPr="00D31BB5">
        <w:t xml:space="preserve">Calibration </w:t>
      </w:r>
      <w:r>
        <w:t>GRBF</w:t>
      </w:r>
      <w:r w:rsidRPr="00D31BB5">
        <w:t xml:space="preserve"> Section Outputs</w:t>
      </w:r>
      <w:bookmarkEnd w:id="26"/>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7" w:name="_Toc38958192"/>
      <w:r>
        <w:lastRenderedPageBreak/>
        <w:t>Algebraic and GRBF Validation Outputs</w:t>
      </w:r>
      <w:bookmarkEnd w:id="27"/>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8" w:name="_Toc38958193"/>
      <w:r>
        <w:t xml:space="preserve">Validation </w:t>
      </w:r>
      <w:r w:rsidRPr="00D31BB5">
        <w:t>Algebraic Section Outputs</w:t>
      </w:r>
      <w:bookmarkEnd w:id="28"/>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9" w:name="_Toc38958194"/>
      <w:r>
        <w:t>Validation GRBF</w:t>
      </w:r>
      <w:r w:rsidRPr="00D31BB5">
        <w:t xml:space="preserve"> Section Outputs</w:t>
      </w:r>
      <w:bookmarkEnd w:id="29"/>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30" w:name="_Toc38958195"/>
      <w:r>
        <w:t xml:space="preserve">Approximation </w:t>
      </w:r>
      <w:r w:rsidRPr="00D31BB5">
        <w:t>Algebraic Section Outputs</w:t>
      </w:r>
      <w:bookmarkEnd w:id="30"/>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1" w:name="_Toc38958196"/>
      <w:r>
        <w:t>Approximation GRBF</w:t>
      </w:r>
      <w:r w:rsidRPr="00D31BB5">
        <w:t xml:space="preserve"> Section Outputs</w:t>
      </w:r>
      <w:bookmarkEnd w:id="31"/>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310D11">
      <w:pPr>
        <w:pStyle w:val="Heading1"/>
        <w:spacing w:after="160" w:line="240" w:lineRule="auto"/>
      </w:pPr>
      <w:bookmarkStart w:id="32" w:name="_Toc38958197"/>
      <w:r>
        <w:lastRenderedPageBreak/>
        <w:t>Warning Messages</w:t>
      </w:r>
      <w:bookmarkEnd w:id="32"/>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proofErr w:type="spellStart"/>
      <w:r w:rsidR="00EE570E">
        <w:rPr>
          <w:b/>
          <w:bCs/>
        </w:rPr>
        <w:t>SVD</w:t>
      </w:r>
      <w:proofErr w:type="spellEnd"/>
      <w:r w:rsidR="00EE570E">
        <w:rPr>
          <w:b/>
          <w:bCs/>
        </w:rPr>
        <w:t xml:space="preserve">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32A700BF" w:rsidR="00061B4F" w:rsidRDefault="00870C7C" w:rsidP="00061B4F">
      <w:pPr>
        <w:pStyle w:val="ListParagraph"/>
        <w:numPr>
          <w:ilvl w:val="0"/>
          <w:numId w:val="28"/>
        </w:numPr>
        <w:rPr>
          <w:b/>
          <w:bCs/>
        </w:rPr>
      </w:pPr>
      <w:proofErr w:type="spellStart"/>
      <w:r w:rsidRPr="00870C7C">
        <w:rPr>
          <w:b/>
          <w:bCs/>
        </w:rPr>
        <w:t>VIF</w:t>
      </w:r>
      <w:proofErr w:type="spellEnd"/>
      <w:r w:rsidRPr="00870C7C">
        <w:rPr>
          <w:b/>
          <w:bCs/>
        </w:rPr>
        <w:t xml:space="preserve"> calculation indicates strong multicollinearity. Analysis of Variance results are unreliable</w:t>
      </w:r>
      <w:r w:rsidR="00885E00">
        <w:rPr>
          <w:b/>
          <w:bCs/>
        </w:rPr>
        <w:t xml:space="preserve">: </w:t>
      </w:r>
      <w:r w:rsidR="00885E00">
        <w:t>High multicollinearity between predictor variables makes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w:t>
      </w:r>
      <w:proofErr w:type="spellStart"/>
      <w:r w:rsidR="00885E00">
        <w:t>VIF</w:t>
      </w:r>
      <w:proofErr w:type="spellEnd"/>
      <w:r w:rsidR="00885E00">
        <w:t>) among predictor variables is greater than 10.</w:t>
      </w:r>
    </w:p>
    <w:p w14:paraId="50B3075D" w14:textId="676447D7" w:rsidR="00061B4F" w:rsidRPr="00885E00" w:rsidRDefault="00870C7C" w:rsidP="00885E00">
      <w:pPr>
        <w:pStyle w:val="ListParagraph"/>
        <w:numPr>
          <w:ilvl w:val="0"/>
          <w:numId w:val="28"/>
        </w:numPr>
        <w:rPr>
          <w:b/>
          <w:bCs/>
        </w:rPr>
      </w:pPr>
      <w:proofErr w:type="spellStart"/>
      <w:r w:rsidRPr="00870C7C">
        <w:rPr>
          <w:b/>
          <w:bCs/>
        </w:rPr>
        <w:t>VIF</w:t>
      </w:r>
      <w:proofErr w:type="spellEnd"/>
      <w:r w:rsidRPr="00870C7C">
        <w:rPr>
          <w:b/>
          <w:bCs/>
        </w:rPr>
        <w:t xml:space="preserve"> calculation indicates some multicollinearity. Analysis of Variance results may be unreliable</w:t>
      </w:r>
      <w:r w:rsidR="00885E00">
        <w:rPr>
          <w:b/>
          <w:bCs/>
        </w:rPr>
        <w:t xml:space="preserve">: </w:t>
      </w:r>
      <w:r w:rsidR="00885E00">
        <w:t xml:space="preserve">High multicollinearity between predictor variables makes </w:t>
      </w:r>
      <w:r w:rsidR="0051127A">
        <w:t>some</w:t>
      </w:r>
      <w:r w:rsidR="00885E00">
        <w:t xml:space="preserve"> of the statistical metrics calculated in the ANOVA function unreliable. This warning is returned if the maximum Variance Inflation Factor (</w:t>
      </w:r>
      <w:proofErr w:type="spellStart"/>
      <w:r w:rsidR="00885E00">
        <w:t>VIF</w:t>
      </w:r>
      <w:proofErr w:type="spellEnd"/>
      <w:r w:rsidR="00885E00">
        <w:t>)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 xml:space="preserve">A maximum of one GRBF may be centered at each calibration datapoint. If the number of GRBFs input by the user in the GUI is greater than the number of </w:t>
      </w:r>
      <w:proofErr w:type="gramStart"/>
      <w:r w:rsidR="00885E00">
        <w:t>calibration</w:t>
      </w:r>
      <w:proofErr w:type="gramEnd"/>
      <w:r w:rsidR="00885E00">
        <w:t xml:space="preserve">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4C028B06" w14:textId="77777777" w:rsidR="006329DE" w:rsidRDefault="006329DE">
      <w:pPr>
        <w:rPr>
          <w:rFonts w:asciiTheme="majorHAnsi" w:eastAsiaTheme="majorEastAsia" w:hAnsiTheme="majorHAnsi" w:cstheme="majorBidi"/>
          <w:color w:val="2F5496" w:themeColor="accent1" w:themeShade="BF"/>
          <w:sz w:val="32"/>
          <w:szCs w:val="32"/>
        </w:rPr>
      </w:pPr>
      <w:r>
        <w:br w:type="page"/>
      </w:r>
    </w:p>
    <w:p w14:paraId="58E9E0A3" w14:textId="5CC350E0" w:rsidR="00971864" w:rsidRDefault="00971864" w:rsidP="00971864">
      <w:pPr>
        <w:pStyle w:val="Heading1"/>
      </w:pPr>
      <w:bookmarkStart w:id="33" w:name="_Toc38958198"/>
      <w:r>
        <w:lastRenderedPageBreak/>
        <w:t>Standalone Approximation Program</w:t>
      </w:r>
      <w:bookmarkEnd w:id="33"/>
    </w:p>
    <w:p w14:paraId="3DAA6D1D" w14:textId="2E6E5CCF" w:rsidR="00971864" w:rsidRDefault="00971864" w:rsidP="00971864">
      <w:r>
        <w:t>A standalone program named ‘</w:t>
      </w:r>
      <w:r w:rsidR="00D213A6">
        <w:t>AOX_Approx</w:t>
      </w:r>
      <w:r>
        <w:t xml:space="preserve">’ was created to apply a calibration model developed in AOX_BalCal to approximate new component loads from gage outputs. Like AOX_BalCal, </w:t>
      </w:r>
      <w:r w:rsidR="00D213A6">
        <w:t>AOX_Approx</w:t>
      </w:r>
      <w:r>
        <w:t xml:space="preserve"> may be run in the MATLAB environment or as a standalone program. </w:t>
      </w:r>
      <w:r w:rsidR="006329DE">
        <w:t xml:space="preserve">In MATLAB, </w:t>
      </w:r>
      <w:r w:rsidR="001708D0">
        <w:t xml:space="preserve">the program is </w:t>
      </w:r>
      <w:r w:rsidR="006329DE">
        <w:t>run</w:t>
      </w:r>
      <w:r w:rsidR="001708D0">
        <w:t xml:space="preserve"> </w:t>
      </w:r>
      <w:r w:rsidR="006329DE">
        <w:t>using the script ‘</w:t>
      </w:r>
      <w:proofErr w:type="spellStart"/>
      <w:r w:rsidR="00D213A6">
        <w:t>AOX_Approx</w:t>
      </w:r>
      <w:r w:rsidR="006329DE">
        <w:t>.m</w:t>
      </w:r>
      <w:proofErr w:type="spellEnd"/>
      <w:r w:rsidR="006329DE">
        <w:t xml:space="preserve">’. </w:t>
      </w:r>
      <w:r>
        <w:t xml:space="preserve">The calibration model is input to </w:t>
      </w:r>
      <w:r w:rsidR="00D213A6">
        <w:t>AOX_Approx</w:t>
      </w:r>
      <w:r>
        <w:t xml:space="preserve"> using the file </w:t>
      </w:r>
      <w:proofErr w:type="spellStart"/>
      <w:r w:rsidRPr="00971864">
        <w:rPr>
          <w:b/>
          <w:bCs/>
        </w:rPr>
        <w:t>AOX_CALIBRATION_MODEL_</w:t>
      </w:r>
      <w:r w:rsidRPr="00971864">
        <w:rPr>
          <w:b/>
          <w:bCs/>
          <w:i/>
          <w:iCs/>
        </w:rPr>
        <w:t>TIMESTAMP</w:t>
      </w:r>
      <w:r w:rsidRPr="00971864">
        <w:rPr>
          <w:b/>
          <w:bCs/>
        </w:rPr>
        <w:t>.mat</w:t>
      </w:r>
      <w:proofErr w:type="spellEnd"/>
      <w:r>
        <w:rPr>
          <w:b/>
          <w:bCs/>
        </w:rPr>
        <w:t xml:space="preserve">, </w:t>
      </w:r>
      <w:r>
        <w:t xml:space="preserve">output from AOX_BalCal using the </w:t>
      </w:r>
      <w:r w:rsidRPr="00971864">
        <w:rPr>
          <w:b/>
          <w:bCs/>
        </w:rPr>
        <w:t xml:space="preserve">Save Calibration </w:t>
      </w:r>
      <w:proofErr w:type="gramStart"/>
      <w:r w:rsidRPr="00971864">
        <w:rPr>
          <w:b/>
          <w:bCs/>
        </w:rPr>
        <w:t xml:space="preserve">Model </w:t>
      </w:r>
      <w:r>
        <w:t>.</w:t>
      </w:r>
      <w:r w:rsidRPr="00971864">
        <w:rPr>
          <w:b/>
          <w:bCs/>
        </w:rPr>
        <w:t>mat</w:t>
      </w:r>
      <w:proofErr w:type="gramEnd"/>
      <w:r w:rsidRPr="00971864">
        <w:rPr>
          <w:b/>
          <w:bCs/>
        </w:rPr>
        <w:t xml:space="preserve"> File </w:t>
      </w:r>
      <w:r>
        <w:t xml:space="preserve">button in the Outputs panel. </w:t>
      </w:r>
      <w:r w:rsidR="001708D0">
        <w:t xml:space="preserve">If the .mat file provided to </w:t>
      </w:r>
      <w:r w:rsidR="00D213A6">
        <w:t>AOX_Approx</w:t>
      </w:r>
      <w:r w:rsidR="001708D0">
        <w:t xml:space="preserve"> does not contain the necessary information, an error message will be displayed and the ‘Run’ button will be disabled. </w:t>
      </w:r>
      <w:r>
        <w:t>In a manner identical to the approximation section of</w:t>
      </w:r>
      <w:r w:rsidR="006329DE">
        <w:t xml:space="preserve"> the</w:t>
      </w:r>
      <w:r>
        <w:t xml:space="preserve"> AOX_BalCal</w:t>
      </w:r>
      <w:r w:rsidR="006329DE">
        <w:t xml:space="preserve"> GUI</w:t>
      </w:r>
      <w:r>
        <w:t>, new gage outputs are provided through a</w:t>
      </w:r>
      <w:r w:rsidR="006329DE">
        <w:t>n</w:t>
      </w:r>
      <w:r>
        <w:t xml:space="preserve"> .app file or .csv file with specified data ranges.</w:t>
      </w:r>
      <w:r w:rsidR="006329DE">
        <w:t xml:space="preserve"> If GRBFs were included in the calibration model, the user may specify if they should be included when performing approximation. If ANOVA was performed during calibration, prediction intervals for the new load approximations may be calculated at a specified confidence level. The possible file outputs from </w:t>
      </w:r>
      <w:r w:rsidR="00D213A6">
        <w:t>AOX_Approx</w:t>
      </w:r>
      <w:r w:rsidR="006329DE">
        <w:t xml:space="preserve"> are identical to those for the approximation action in AOX_BalCal. The following figure shows the GUI for </w:t>
      </w:r>
      <w:r w:rsidR="00D213A6">
        <w:t>AOX_Approx</w:t>
      </w:r>
      <w:r w:rsidR="006329DE">
        <w:t>.</w:t>
      </w:r>
    </w:p>
    <w:p w14:paraId="64D8A344" w14:textId="0E794A8C" w:rsidR="006329DE" w:rsidRDefault="00D213A6" w:rsidP="001708D0">
      <w:pPr>
        <w:jc w:val="center"/>
      </w:pPr>
      <w:r>
        <w:rPr>
          <w:noProof/>
        </w:rPr>
        <w:drawing>
          <wp:inline distT="0" distB="0" distL="0" distR="0" wp14:anchorId="5E2D90B5" wp14:editId="3DE82B4F">
            <wp:extent cx="5943600" cy="35299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529965"/>
                    </a:xfrm>
                    <a:prstGeom prst="rect">
                      <a:avLst/>
                    </a:prstGeom>
                  </pic:spPr>
                </pic:pic>
              </a:graphicData>
            </a:graphic>
          </wp:inline>
        </w:drawing>
      </w:r>
    </w:p>
    <w:p w14:paraId="1414CD5B" w14:textId="77777777" w:rsidR="001708D0" w:rsidRDefault="001708D0">
      <w:pPr>
        <w:rPr>
          <w:rFonts w:asciiTheme="majorHAnsi" w:eastAsiaTheme="majorEastAsia" w:hAnsiTheme="majorHAnsi" w:cstheme="majorBidi"/>
          <w:color w:val="2F5496" w:themeColor="accent1" w:themeShade="BF"/>
          <w:sz w:val="32"/>
          <w:szCs w:val="32"/>
        </w:rPr>
      </w:pPr>
      <w:r>
        <w:br w:type="page"/>
      </w:r>
    </w:p>
    <w:p w14:paraId="3C241F01" w14:textId="3417859C" w:rsidR="001708D0" w:rsidRDefault="001708D0" w:rsidP="001708D0">
      <w:pPr>
        <w:pStyle w:val="Heading1"/>
      </w:pPr>
      <w:bookmarkStart w:id="34" w:name="_Toc38958199"/>
      <w:r>
        <w:lastRenderedPageBreak/>
        <w:t xml:space="preserve">Calibration and Validation Data Splitter </w:t>
      </w:r>
      <w:r w:rsidR="00B61988">
        <w:t>Program</w:t>
      </w:r>
      <w:bookmarkEnd w:id="34"/>
    </w:p>
    <w:p w14:paraId="197D5E86" w14:textId="737D62A4" w:rsidR="007956F8" w:rsidRDefault="001708D0" w:rsidP="007956F8">
      <w:r>
        <w:t>A MATLAB script named ‘</w:t>
      </w:r>
      <w:proofErr w:type="spellStart"/>
      <w:r w:rsidRPr="001708D0">
        <w:t>Cal_Val_dataSplitter_GUI.m</w:t>
      </w:r>
      <w:proofErr w:type="spellEnd"/>
      <w:r>
        <w:t xml:space="preserve">’ was also made to split a dataset from experimental calibration testing into calibration and validation sets. The program accepts the original full dataset as a .csv file with ranges specified for the Series 1 </w:t>
      </w:r>
      <w:r w:rsidR="007956F8">
        <w:t>C</w:t>
      </w:r>
      <w:r>
        <w:t xml:space="preserve">olumn, </w:t>
      </w:r>
      <w:r w:rsidR="007956F8">
        <w:t>L</w:t>
      </w:r>
      <w:r>
        <w:t xml:space="preserve">oad </w:t>
      </w:r>
      <w:r w:rsidR="007956F8">
        <w:t>A</w:t>
      </w:r>
      <w:r>
        <w:t xml:space="preserve">rray, and </w:t>
      </w:r>
      <w:r w:rsidR="007956F8">
        <w:t>V</w:t>
      </w:r>
      <w:r>
        <w:t xml:space="preserve">oltage </w:t>
      </w:r>
      <w:r w:rsidR="007956F8">
        <w:t>A</w:t>
      </w:r>
      <w:r>
        <w:t xml:space="preserve">rray. </w:t>
      </w:r>
      <w:r w:rsidR="007956F8">
        <w:t>The calibration and validation sets are saved from the program in two generated .csv files. The user specifies the output location and names for these files. Additionally, the user specifies the percentage of the original data that will go to the calibration set. The data may be split using Latin Hypercube Sampling (</w:t>
      </w:r>
      <w:proofErr w:type="spellStart"/>
      <w:r w:rsidR="007956F8">
        <w:t>LHS</w:t>
      </w:r>
      <w:proofErr w:type="spellEnd"/>
      <w:r w:rsidR="007956F8">
        <w:t>) or Randomly.</w:t>
      </w:r>
    </w:p>
    <w:p w14:paraId="721B2226" w14:textId="4A7E2174" w:rsidR="001708D0" w:rsidRDefault="007956F8" w:rsidP="007956F8">
      <w:r>
        <w:t xml:space="preserve">If splitting using </w:t>
      </w:r>
      <w:proofErr w:type="spellStart"/>
      <w:r>
        <w:t>LHS</w:t>
      </w:r>
      <w:proofErr w:type="spellEnd"/>
      <w:r>
        <w:t>, first, datapoints with voltages in the bottom or top 5% of the full range are automatically put into</w:t>
      </w:r>
      <w:r w:rsidR="00DC1901">
        <w:t xml:space="preserve"> the</w:t>
      </w:r>
      <w:r>
        <w:t xml:space="preserve"> calibration dataset. Next, </w:t>
      </w:r>
      <w:r w:rsidR="00CC1B71">
        <w:t xml:space="preserve">the </w:t>
      </w:r>
      <w:r>
        <w:t xml:space="preserve">remaining points are split based on the set percentages using </w:t>
      </w:r>
      <w:proofErr w:type="spellStart"/>
      <w:r>
        <w:t>LHS</w:t>
      </w:r>
      <w:proofErr w:type="spellEnd"/>
      <w:r>
        <w:t xml:space="preserve">. This may result in not every series being represented in </w:t>
      </w:r>
      <w:r w:rsidR="00DC1901">
        <w:t xml:space="preserve">the </w:t>
      </w:r>
      <w:r>
        <w:t xml:space="preserve">calibration or validation datasets. The first datapoints in each series are included in both </w:t>
      </w:r>
      <w:r w:rsidR="00CC1B71">
        <w:t xml:space="preserve">the </w:t>
      </w:r>
      <w:r>
        <w:t>calibration and validation datasets.</w:t>
      </w:r>
    </w:p>
    <w:p w14:paraId="52D41587" w14:textId="03EF87F5" w:rsidR="007956F8" w:rsidRDefault="007956F8" w:rsidP="007956F8">
      <w:r>
        <w:t>When performing a random split, the set percentage of points are randomly assigned to calibration,</w:t>
      </w:r>
      <w:r w:rsidR="00CC1B71">
        <w:t xml:space="preserve"> and</w:t>
      </w:r>
      <w:r>
        <w:t xml:space="preserve"> </w:t>
      </w:r>
      <w:r w:rsidR="00FF2CBC">
        <w:t xml:space="preserve">the </w:t>
      </w:r>
      <w:r>
        <w:t xml:space="preserve">remainder go to validation in each series.  This guarantees that each series will be represented in both calibration and validation. The first datapoints in each series are included in both </w:t>
      </w:r>
      <w:r w:rsidR="00CC1B71">
        <w:t xml:space="preserve">the </w:t>
      </w:r>
      <w:r>
        <w:t>calibration and validation datasets</w:t>
      </w:r>
      <w:r w:rsidR="00CC1B71">
        <w:t xml:space="preserve">. </w:t>
      </w:r>
    </w:p>
    <w:p w14:paraId="393FA05F" w14:textId="607FD337" w:rsidR="00CC1B71" w:rsidRDefault="00CC1B71" w:rsidP="007956F8">
      <w:r>
        <w:t xml:space="preserve">The output .csv files for calibration and validation also include the point IDs, series labels, and top header section </w:t>
      </w:r>
      <w:r w:rsidR="009E63B9">
        <w:t xml:space="preserve">above the load and voltage arrays from the original data file. Additionally, a description is added to the top row of the .csv files containing a description of the method used to split the data. </w:t>
      </w:r>
      <w:r w:rsidR="00DC1901">
        <w:t>The data splitter GUI is shown below.</w:t>
      </w:r>
    </w:p>
    <w:p w14:paraId="6984E28D" w14:textId="54DD0A57" w:rsidR="001708D0" w:rsidRPr="001708D0" w:rsidRDefault="001708D0" w:rsidP="001708D0">
      <w:pPr>
        <w:jc w:val="center"/>
      </w:pPr>
      <w:r>
        <w:rPr>
          <w:noProof/>
        </w:rPr>
        <w:drawing>
          <wp:inline distT="0" distB="0" distL="0" distR="0" wp14:anchorId="23F2AC2B" wp14:editId="0E119DBD">
            <wp:extent cx="3551274" cy="25610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69295" cy="2574082"/>
                    </a:xfrm>
                    <a:prstGeom prst="rect">
                      <a:avLst/>
                    </a:prstGeom>
                  </pic:spPr>
                </pic:pic>
              </a:graphicData>
            </a:graphic>
          </wp:inline>
        </w:drawing>
      </w:r>
      <w:r>
        <w:t>.</w:t>
      </w:r>
    </w:p>
    <w:p w14:paraId="1F20CEA0" w14:textId="77777777" w:rsidR="006329DE" w:rsidRPr="00627B02" w:rsidRDefault="006329DE" w:rsidP="00971864"/>
    <w:p w14:paraId="75A70A09" w14:textId="4E28D27E" w:rsidR="00971864" w:rsidRPr="00971864" w:rsidRDefault="00971864" w:rsidP="00971864"/>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310D11">
      <w:pPr>
        <w:pStyle w:val="Heading1"/>
        <w:spacing w:after="160" w:line="240" w:lineRule="auto"/>
      </w:pPr>
      <w:bookmarkStart w:id="35" w:name="_Toc38958200"/>
      <w:r>
        <w:t>References</w:t>
      </w:r>
      <w:bookmarkEnd w:id="35"/>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Montgomery, D. C. Introduction to Linear Regression Analysis / Douglas C. Montgomery, Elizabeth A. Peck, G. Geoffrey Vining. Wiley, Hoboken, N.J,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t>Mohd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Fasshauer, G. E. Meshfree Approximation Methods with MATLAB. World Scientific, Singapore ; Hackensack, N.J,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63827" w14:textId="77777777" w:rsidR="00383531" w:rsidRDefault="00383531" w:rsidP="006857BA">
      <w:pPr>
        <w:spacing w:after="0" w:line="240" w:lineRule="auto"/>
      </w:pPr>
      <w:r>
        <w:separator/>
      </w:r>
    </w:p>
  </w:endnote>
  <w:endnote w:type="continuationSeparator" w:id="0">
    <w:p w14:paraId="434E2C39" w14:textId="77777777" w:rsidR="00383531" w:rsidRDefault="00383531" w:rsidP="006857BA">
      <w:pPr>
        <w:spacing w:after="0" w:line="240" w:lineRule="auto"/>
      </w:pPr>
      <w:r>
        <w:continuationSeparator/>
      </w:r>
    </w:p>
  </w:endnote>
  <w:endnote w:type="continuationNotice" w:id="1">
    <w:p w14:paraId="02EEDD46" w14:textId="77777777" w:rsidR="00383531" w:rsidRDefault="003835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6284765"/>
      <w:docPartObj>
        <w:docPartGallery w:val="Page Numbers (Bottom of Page)"/>
        <w:docPartUnique/>
      </w:docPartObj>
    </w:sdtPr>
    <w:sdtEndPr>
      <w:rPr>
        <w:noProof/>
      </w:rPr>
    </w:sdtEndPr>
    <w:sdtContent>
      <w:p w14:paraId="35C7423D" w14:textId="4627E07D" w:rsidR="00C60592" w:rsidRDefault="00C605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CA5FCA" w14:textId="77777777" w:rsidR="00971864" w:rsidRDefault="00971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0A04C" w14:textId="77777777" w:rsidR="00383531" w:rsidRDefault="00383531" w:rsidP="006857BA">
      <w:pPr>
        <w:spacing w:after="0" w:line="240" w:lineRule="auto"/>
      </w:pPr>
      <w:r>
        <w:separator/>
      </w:r>
    </w:p>
  </w:footnote>
  <w:footnote w:type="continuationSeparator" w:id="0">
    <w:p w14:paraId="2C0418C7" w14:textId="77777777" w:rsidR="00383531" w:rsidRDefault="00383531" w:rsidP="006857BA">
      <w:pPr>
        <w:spacing w:after="0" w:line="240" w:lineRule="auto"/>
      </w:pPr>
      <w:r>
        <w:continuationSeparator/>
      </w:r>
    </w:p>
  </w:footnote>
  <w:footnote w:type="continuationNotice" w:id="1">
    <w:p w14:paraId="4B964332" w14:textId="77777777" w:rsidR="00383531" w:rsidRDefault="003835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971864" w:rsidRDefault="009718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971864" w:rsidRDefault="00971864"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5970E" w14:textId="5236BD80" w:rsidR="00971864" w:rsidRDefault="00971864">
    <w:pPr>
      <w:pStyle w:val="Header"/>
      <w:jc w:val="right"/>
    </w:pPr>
  </w:p>
  <w:p w14:paraId="6660B785" w14:textId="77777777" w:rsidR="00971864" w:rsidRDefault="00971864"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D6B25"/>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C509E9"/>
    <w:multiLevelType w:val="hybridMultilevel"/>
    <w:tmpl w:val="4F5A91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8"/>
  </w:num>
  <w:num w:numId="3">
    <w:abstractNumId w:val="19"/>
  </w:num>
  <w:num w:numId="4">
    <w:abstractNumId w:val="20"/>
  </w:num>
  <w:num w:numId="5">
    <w:abstractNumId w:val="34"/>
  </w:num>
  <w:num w:numId="6">
    <w:abstractNumId w:val="22"/>
  </w:num>
  <w:num w:numId="7">
    <w:abstractNumId w:val="32"/>
  </w:num>
  <w:num w:numId="8">
    <w:abstractNumId w:val="15"/>
  </w:num>
  <w:num w:numId="9">
    <w:abstractNumId w:val="28"/>
  </w:num>
  <w:num w:numId="10">
    <w:abstractNumId w:val="27"/>
  </w:num>
  <w:num w:numId="11">
    <w:abstractNumId w:val="36"/>
  </w:num>
  <w:num w:numId="12">
    <w:abstractNumId w:val="30"/>
  </w:num>
  <w:num w:numId="13">
    <w:abstractNumId w:val="2"/>
  </w:num>
  <w:num w:numId="14">
    <w:abstractNumId w:val="31"/>
  </w:num>
  <w:num w:numId="15">
    <w:abstractNumId w:val="18"/>
  </w:num>
  <w:num w:numId="16">
    <w:abstractNumId w:val="24"/>
  </w:num>
  <w:num w:numId="17">
    <w:abstractNumId w:val="6"/>
  </w:num>
  <w:num w:numId="18">
    <w:abstractNumId w:val="39"/>
  </w:num>
  <w:num w:numId="19">
    <w:abstractNumId w:val="21"/>
  </w:num>
  <w:num w:numId="20">
    <w:abstractNumId w:val="0"/>
  </w:num>
  <w:num w:numId="21">
    <w:abstractNumId w:val="14"/>
  </w:num>
  <w:num w:numId="22">
    <w:abstractNumId w:val="7"/>
  </w:num>
  <w:num w:numId="23">
    <w:abstractNumId w:val="17"/>
  </w:num>
  <w:num w:numId="24">
    <w:abstractNumId w:val="37"/>
  </w:num>
  <w:num w:numId="25">
    <w:abstractNumId w:val="10"/>
  </w:num>
  <w:num w:numId="26">
    <w:abstractNumId w:val="8"/>
  </w:num>
  <w:num w:numId="27">
    <w:abstractNumId w:val="29"/>
  </w:num>
  <w:num w:numId="28">
    <w:abstractNumId w:val="11"/>
  </w:num>
  <w:num w:numId="29">
    <w:abstractNumId w:val="5"/>
  </w:num>
  <w:num w:numId="30">
    <w:abstractNumId w:val="4"/>
  </w:num>
  <w:num w:numId="31">
    <w:abstractNumId w:val="16"/>
  </w:num>
  <w:num w:numId="32">
    <w:abstractNumId w:val="9"/>
  </w:num>
  <w:num w:numId="33">
    <w:abstractNumId w:val="35"/>
  </w:num>
  <w:num w:numId="34">
    <w:abstractNumId w:val="26"/>
  </w:num>
  <w:num w:numId="35">
    <w:abstractNumId w:val="13"/>
  </w:num>
  <w:num w:numId="36">
    <w:abstractNumId w:val="33"/>
  </w:num>
  <w:num w:numId="37">
    <w:abstractNumId w:val="25"/>
  </w:num>
  <w:num w:numId="38">
    <w:abstractNumId w:val="23"/>
  </w:num>
  <w:num w:numId="39">
    <w:abstractNumId w:val="12"/>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9135D"/>
    <w:rsid w:val="000A14DF"/>
    <w:rsid w:val="000A34E5"/>
    <w:rsid w:val="000F648E"/>
    <w:rsid w:val="00117969"/>
    <w:rsid w:val="00130174"/>
    <w:rsid w:val="00133A78"/>
    <w:rsid w:val="00136867"/>
    <w:rsid w:val="00145F2C"/>
    <w:rsid w:val="001623EC"/>
    <w:rsid w:val="001701A8"/>
    <w:rsid w:val="001708D0"/>
    <w:rsid w:val="00171BD5"/>
    <w:rsid w:val="0018036F"/>
    <w:rsid w:val="00182D8E"/>
    <w:rsid w:val="00187A07"/>
    <w:rsid w:val="001976F3"/>
    <w:rsid w:val="001A7738"/>
    <w:rsid w:val="001A79BD"/>
    <w:rsid w:val="001C33E6"/>
    <w:rsid w:val="001E0E12"/>
    <w:rsid w:val="001E3D71"/>
    <w:rsid w:val="00200BFF"/>
    <w:rsid w:val="00204E2A"/>
    <w:rsid w:val="00212211"/>
    <w:rsid w:val="00217D53"/>
    <w:rsid w:val="0022701B"/>
    <w:rsid w:val="00245152"/>
    <w:rsid w:val="0027791E"/>
    <w:rsid w:val="00281E06"/>
    <w:rsid w:val="00297EE1"/>
    <w:rsid w:val="002B70C8"/>
    <w:rsid w:val="002C09A6"/>
    <w:rsid w:val="002D1E8B"/>
    <w:rsid w:val="002D4854"/>
    <w:rsid w:val="002E4FE8"/>
    <w:rsid w:val="00310D11"/>
    <w:rsid w:val="003168E6"/>
    <w:rsid w:val="003340EA"/>
    <w:rsid w:val="003525A4"/>
    <w:rsid w:val="00361E90"/>
    <w:rsid w:val="003655DA"/>
    <w:rsid w:val="003810AA"/>
    <w:rsid w:val="00383531"/>
    <w:rsid w:val="003D72D9"/>
    <w:rsid w:val="00400719"/>
    <w:rsid w:val="004227FC"/>
    <w:rsid w:val="00426814"/>
    <w:rsid w:val="00430CDD"/>
    <w:rsid w:val="00440CB6"/>
    <w:rsid w:val="00463ADE"/>
    <w:rsid w:val="004740A3"/>
    <w:rsid w:val="004817CF"/>
    <w:rsid w:val="004D4474"/>
    <w:rsid w:val="004D78EE"/>
    <w:rsid w:val="004F5BE1"/>
    <w:rsid w:val="0050622D"/>
    <w:rsid w:val="0051127A"/>
    <w:rsid w:val="005124C5"/>
    <w:rsid w:val="00512E21"/>
    <w:rsid w:val="005155B7"/>
    <w:rsid w:val="00525880"/>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29DE"/>
    <w:rsid w:val="0063648B"/>
    <w:rsid w:val="00636515"/>
    <w:rsid w:val="0065052D"/>
    <w:rsid w:val="00660146"/>
    <w:rsid w:val="00675791"/>
    <w:rsid w:val="00675DC0"/>
    <w:rsid w:val="006857BA"/>
    <w:rsid w:val="006A08F1"/>
    <w:rsid w:val="006A0DF6"/>
    <w:rsid w:val="006A7A90"/>
    <w:rsid w:val="006D01BC"/>
    <w:rsid w:val="006F5759"/>
    <w:rsid w:val="00711269"/>
    <w:rsid w:val="00721ABE"/>
    <w:rsid w:val="00733583"/>
    <w:rsid w:val="0075076C"/>
    <w:rsid w:val="0076250A"/>
    <w:rsid w:val="00767344"/>
    <w:rsid w:val="007724FC"/>
    <w:rsid w:val="007956F8"/>
    <w:rsid w:val="007959C4"/>
    <w:rsid w:val="007F2856"/>
    <w:rsid w:val="007F42AE"/>
    <w:rsid w:val="007F72EC"/>
    <w:rsid w:val="00803FCD"/>
    <w:rsid w:val="00807C7F"/>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71864"/>
    <w:rsid w:val="0098458A"/>
    <w:rsid w:val="009A33BA"/>
    <w:rsid w:val="009B25DE"/>
    <w:rsid w:val="009E3963"/>
    <w:rsid w:val="009E63B9"/>
    <w:rsid w:val="00A17FAE"/>
    <w:rsid w:val="00A22AF2"/>
    <w:rsid w:val="00A268E4"/>
    <w:rsid w:val="00A3434D"/>
    <w:rsid w:val="00A5093B"/>
    <w:rsid w:val="00A62AFA"/>
    <w:rsid w:val="00A826C9"/>
    <w:rsid w:val="00A8339D"/>
    <w:rsid w:val="00A84994"/>
    <w:rsid w:val="00A87D2F"/>
    <w:rsid w:val="00AA70B8"/>
    <w:rsid w:val="00AB1F60"/>
    <w:rsid w:val="00AB3157"/>
    <w:rsid w:val="00AE4564"/>
    <w:rsid w:val="00AE6370"/>
    <w:rsid w:val="00AF04DC"/>
    <w:rsid w:val="00AF790F"/>
    <w:rsid w:val="00B22A44"/>
    <w:rsid w:val="00B61988"/>
    <w:rsid w:val="00B96A63"/>
    <w:rsid w:val="00B97066"/>
    <w:rsid w:val="00B97276"/>
    <w:rsid w:val="00BC6D3A"/>
    <w:rsid w:val="00BE4397"/>
    <w:rsid w:val="00C05491"/>
    <w:rsid w:val="00C06988"/>
    <w:rsid w:val="00C12857"/>
    <w:rsid w:val="00C439E9"/>
    <w:rsid w:val="00C469A1"/>
    <w:rsid w:val="00C5439E"/>
    <w:rsid w:val="00C600A4"/>
    <w:rsid w:val="00C60592"/>
    <w:rsid w:val="00C62B60"/>
    <w:rsid w:val="00C8445D"/>
    <w:rsid w:val="00CA1842"/>
    <w:rsid w:val="00CB7E7B"/>
    <w:rsid w:val="00CC1B71"/>
    <w:rsid w:val="00CD42A5"/>
    <w:rsid w:val="00D078C1"/>
    <w:rsid w:val="00D213A6"/>
    <w:rsid w:val="00D21F46"/>
    <w:rsid w:val="00D721FF"/>
    <w:rsid w:val="00D80577"/>
    <w:rsid w:val="00D819A0"/>
    <w:rsid w:val="00DB3053"/>
    <w:rsid w:val="00DC1901"/>
    <w:rsid w:val="00DC3C15"/>
    <w:rsid w:val="00DF1C91"/>
    <w:rsid w:val="00E45F8E"/>
    <w:rsid w:val="00E62535"/>
    <w:rsid w:val="00E764E5"/>
    <w:rsid w:val="00E82ACC"/>
    <w:rsid w:val="00E90531"/>
    <w:rsid w:val="00E9478B"/>
    <w:rsid w:val="00E96569"/>
    <w:rsid w:val="00EA3325"/>
    <w:rsid w:val="00EB148B"/>
    <w:rsid w:val="00EC64F5"/>
    <w:rsid w:val="00EE05F7"/>
    <w:rsid w:val="00EE570E"/>
    <w:rsid w:val="00F002CE"/>
    <w:rsid w:val="00F02C98"/>
    <w:rsid w:val="00F170AD"/>
    <w:rsid w:val="00F5075C"/>
    <w:rsid w:val="00F61DC2"/>
    <w:rsid w:val="00F8561F"/>
    <w:rsid w:val="00FB5F44"/>
    <w:rsid w:val="00FC21A5"/>
    <w:rsid w:val="00FD0D63"/>
    <w:rsid w:val="00FD460F"/>
    <w:rsid w:val="00FF2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 w:type="paragraph" w:styleId="Revision">
    <w:name w:val="Revision"/>
    <w:hidden/>
    <w:uiPriority w:val="99"/>
    <w:semiHidden/>
    <w:rsid w:val="00310D11"/>
    <w:pPr>
      <w:spacing w:after="0" w:line="240" w:lineRule="auto"/>
    </w:pPr>
  </w:style>
  <w:style w:type="paragraph" w:styleId="BalloonText">
    <w:name w:val="Balloon Text"/>
    <w:basedOn w:val="Normal"/>
    <w:link w:val="BalloonTextChar"/>
    <w:uiPriority w:val="99"/>
    <w:semiHidden/>
    <w:unhideWhenUsed/>
    <w:rsid w:val="00310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D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
      <w:docPartPr>
        <w:name w:val="ECF0FC7697D04113969E504970CC48B1"/>
        <w:category>
          <w:name w:val="General"/>
          <w:gallery w:val="placeholder"/>
        </w:category>
        <w:types>
          <w:type w:val="bbPlcHdr"/>
        </w:types>
        <w:behaviors>
          <w:behavior w:val="content"/>
        </w:behaviors>
        <w:guid w:val="{EA3D494C-7575-4260-B30A-B17F4B520DAC}"/>
      </w:docPartPr>
      <w:docPartBody>
        <w:p w:rsidR="00F70628" w:rsidRDefault="00A75DC9">
          <w:pPr>
            <w:pStyle w:val="ECF0FC7697D04113969E504970CC48B1"/>
          </w:pPr>
          <w:r>
            <w:rPr>
              <w:color w:val="2F5496" w:themeColor="accent1" w:themeShade="BF"/>
              <w:sz w:val="24"/>
              <w:szCs w:val="24"/>
            </w:rP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194967"/>
    <w:rsid w:val="002033B7"/>
    <w:rsid w:val="00216739"/>
    <w:rsid w:val="002A7EE9"/>
    <w:rsid w:val="003D7AF7"/>
    <w:rsid w:val="0048276B"/>
    <w:rsid w:val="004D7A50"/>
    <w:rsid w:val="00515CB1"/>
    <w:rsid w:val="00947308"/>
    <w:rsid w:val="00A75DC9"/>
    <w:rsid w:val="00AB6F3B"/>
    <w:rsid w:val="00C7282C"/>
    <w:rsid w:val="00E7320E"/>
    <w:rsid w:val="00F70628"/>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 w:type="paragraph" w:customStyle="1" w:styleId="ECF0FC7697D04113969E504970CC48B1">
    <w:name w:val="ECF0FC7697D04113969E504970CC48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669AB4-5E42-4667-AA46-44FE3A090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1</TotalTime>
  <Pages>35</Pages>
  <Words>11037</Words>
  <Characters>61258</Characters>
  <Application>Microsoft Office Word</Application>
  <DocSecurity>0</DocSecurity>
  <Lines>1056</Lines>
  <Paragraphs>413</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7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29</cp:revision>
  <cp:lastPrinted>2020-04-23T13:07:00Z</cp:lastPrinted>
  <dcterms:created xsi:type="dcterms:W3CDTF">2020-04-17T22:08:00Z</dcterms:created>
  <dcterms:modified xsi:type="dcterms:W3CDTF">2020-04-3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